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FF51EA" w14:textId="77777777" w:rsidR="002C2670" w:rsidRDefault="002C2670" w:rsidP="002C2670">
      <w:pPr>
        <w:jc w:val="center"/>
        <w:rPr>
          <w:b/>
          <w:bCs/>
        </w:rPr>
      </w:pPr>
      <w:bookmarkStart w:id="0" w:name="_Hlk33765553"/>
      <w:r>
        <w:rPr>
          <w:b/>
          <w:bCs/>
        </w:rPr>
        <w:t>V</w:t>
      </w:r>
      <w:r w:rsidRPr="00A93568">
        <w:rPr>
          <w:b/>
          <w:bCs/>
        </w:rPr>
        <w:t xml:space="preserve">olunteer-led </w:t>
      </w:r>
      <w:r>
        <w:rPr>
          <w:b/>
          <w:bCs/>
        </w:rPr>
        <w:t>physical activity</w:t>
      </w:r>
      <w:r w:rsidRPr="00A93568">
        <w:rPr>
          <w:b/>
          <w:bCs/>
        </w:rPr>
        <w:t xml:space="preserve"> interventions</w:t>
      </w:r>
      <w:r>
        <w:rPr>
          <w:b/>
          <w:bCs/>
        </w:rPr>
        <w:t xml:space="preserve"> to</w:t>
      </w:r>
      <w:r w:rsidRPr="00A93568">
        <w:rPr>
          <w:b/>
          <w:bCs/>
        </w:rPr>
        <w:t xml:space="preserve"> improv</w:t>
      </w:r>
      <w:r>
        <w:rPr>
          <w:b/>
          <w:bCs/>
        </w:rPr>
        <w:t>e</w:t>
      </w:r>
      <w:r w:rsidRPr="00A93568">
        <w:rPr>
          <w:b/>
          <w:bCs/>
        </w:rPr>
        <w:t xml:space="preserve"> health outcomes for community-dwelling older people</w:t>
      </w:r>
      <w:r>
        <w:rPr>
          <w:b/>
          <w:bCs/>
        </w:rPr>
        <w:t>: A systematic review</w:t>
      </w:r>
    </w:p>
    <w:p w14:paraId="25F65F3B" w14:textId="77777777" w:rsidR="002C2670" w:rsidRDefault="002C2670" w:rsidP="002C2670">
      <w:pPr>
        <w:jc w:val="center"/>
        <w:rPr>
          <w:b/>
          <w:bCs/>
        </w:rPr>
      </w:pPr>
      <w:r w:rsidRPr="0091783E">
        <w:rPr>
          <w:b/>
          <w:bCs/>
        </w:rPr>
        <w:t>Lim S</w:t>
      </w:r>
      <w:r>
        <w:rPr>
          <w:b/>
          <w:bCs/>
        </w:rPr>
        <w:t>ER</w:t>
      </w:r>
      <w:r>
        <w:rPr>
          <w:b/>
          <w:bCs/>
          <w:vertAlign w:val="superscript"/>
        </w:rPr>
        <w:t>1,2</w:t>
      </w:r>
      <w:r w:rsidRPr="0091783E">
        <w:rPr>
          <w:b/>
          <w:bCs/>
        </w:rPr>
        <w:t>, Cox N</w:t>
      </w:r>
      <w:r>
        <w:rPr>
          <w:b/>
          <w:bCs/>
        </w:rPr>
        <w:t>J</w:t>
      </w:r>
      <w:r w:rsidRPr="00C131DC">
        <w:rPr>
          <w:b/>
          <w:bCs/>
          <w:vertAlign w:val="superscript"/>
        </w:rPr>
        <w:t>1,3</w:t>
      </w:r>
      <w:r w:rsidRPr="0091783E">
        <w:rPr>
          <w:b/>
          <w:bCs/>
        </w:rPr>
        <w:t>, Tan Q</w:t>
      </w:r>
      <w:r>
        <w:rPr>
          <w:b/>
          <w:bCs/>
        </w:rPr>
        <w:t>Y</w:t>
      </w:r>
      <w:r w:rsidRPr="00C131DC">
        <w:rPr>
          <w:b/>
          <w:bCs/>
          <w:vertAlign w:val="superscript"/>
        </w:rPr>
        <w:t>1</w:t>
      </w:r>
      <w:r w:rsidRPr="0091783E">
        <w:rPr>
          <w:b/>
          <w:bCs/>
        </w:rPr>
        <w:t>, Ibrahim K</w:t>
      </w:r>
      <w:r w:rsidRPr="00C131DC">
        <w:rPr>
          <w:b/>
          <w:bCs/>
          <w:vertAlign w:val="superscript"/>
        </w:rPr>
        <w:t>1</w:t>
      </w:r>
      <w:r w:rsidRPr="0091783E">
        <w:rPr>
          <w:b/>
          <w:bCs/>
        </w:rPr>
        <w:t>, Roberts HC</w:t>
      </w:r>
      <w:r w:rsidRPr="00C131DC">
        <w:rPr>
          <w:b/>
          <w:bCs/>
          <w:vertAlign w:val="superscript"/>
        </w:rPr>
        <w:t>1,2,3</w:t>
      </w:r>
    </w:p>
    <w:p w14:paraId="77B014BA" w14:textId="77777777" w:rsidR="002C2670" w:rsidRDefault="002C2670" w:rsidP="002C2670">
      <w:pPr>
        <w:pStyle w:val="ListParagraph"/>
        <w:numPr>
          <w:ilvl w:val="0"/>
          <w:numId w:val="6"/>
        </w:numPr>
      </w:pPr>
      <w:r>
        <w:t>Academic Geriatric Medicine, University of Southampton, UK; 2. NIHR ARC Wessex, University of Southampton, UK; 3. NIHR Southampton Biomedical Research Centre, University of Southampton and University Hospital Southampton NHS Trust, UK</w:t>
      </w:r>
    </w:p>
    <w:p w14:paraId="3918098C" w14:textId="52449364" w:rsidR="002C2670" w:rsidRDefault="002C2670" w:rsidP="002C2670"/>
    <w:p w14:paraId="2BD752D3" w14:textId="7E9126EA" w:rsidR="002C2670" w:rsidRDefault="002C2670" w:rsidP="002C2670"/>
    <w:p w14:paraId="218EDD0A" w14:textId="00C29032" w:rsidR="002C2670" w:rsidRDefault="002C2670" w:rsidP="002C2670"/>
    <w:p w14:paraId="43226D2F" w14:textId="1AC3858F" w:rsidR="002C2670" w:rsidRDefault="002C2670" w:rsidP="002C2670"/>
    <w:p w14:paraId="59E789F4" w14:textId="22A428AA" w:rsidR="002C2670" w:rsidRDefault="002C2670" w:rsidP="002C2670"/>
    <w:p w14:paraId="0EB8BF21" w14:textId="77777777" w:rsidR="002C2670" w:rsidRDefault="002C2670" w:rsidP="002C2670"/>
    <w:p w14:paraId="6A3321F0" w14:textId="77777777" w:rsidR="002C2670" w:rsidRDefault="002C2670" w:rsidP="002C2670">
      <w:r>
        <w:t>Corresponding author: Stephen Lim</w:t>
      </w:r>
    </w:p>
    <w:p w14:paraId="46A9EB79" w14:textId="77777777" w:rsidR="002C2670" w:rsidRDefault="002C2670" w:rsidP="002C2670">
      <w:r>
        <w:t xml:space="preserve">Email address: </w:t>
      </w:r>
      <w:hyperlink r:id="rId8" w:history="1">
        <w:r w:rsidRPr="002F5C88">
          <w:rPr>
            <w:rStyle w:val="Hyperlink"/>
          </w:rPr>
          <w:t>s.e.lim@soton.ac.uk</w:t>
        </w:r>
      </w:hyperlink>
    </w:p>
    <w:p w14:paraId="7FBB6163" w14:textId="3C2AB32B" w:rsidR="002C2670" w:rsidRDefault="002C2670" w:rsidP="002C2670">
      <w:r>
        <w:t>ORCID: 0000-0003-2496-2362</w:t>
      </w:r>
    </w:p>
    <w:p w14:paraId="4D285F7F" w14:textId="20E4740A" w:rsidR="002C2670" w:rsidRDefault="002C2670" w:rsidP="002C2670"/>
    <w:p w14:paraId="7744627F" w14:textId="15838B30" w:rsidR="002C2670" w:rsidRDefault="002C2670" w:rsidP="002C2670"/>
    <w:p w14:paraId="727F7D63" w14:textId="1FFA2DB6" w:rsidR="002C2670" w:rsidRDefault="002C2670" w:rsidP="002C2670"/>
    <w:p w14:paraId="5BB86493" w14:textId="4BF743DA" w:rsidR="002C2670" w:rsidRDefault="002C2670" w:rsidP="002C2670"/>
    <w:p w14:paraId="67F2E3FA" w14:textId="6C20C93B" w:rsidR="002C2670" w:rsidRDefault="002C2670" w:rsidP="002C2670"/>
    <w:p w14:paraId="40D4CD5A" w14:textId="3ED6C558" w:rsidR="002C2670" w:rsidRDefault="002C2670" w:rsidP="002C2670"/>
    <w:p w14:paraId="505D9E07" w14:textId="32846350" w:rsidR="002C2670" w:rsidRDefault="002C2670" w:rsidP="002C2670"/>
    <w:p w14:paraId="1BE2B5B4" w14:textId="6361725C" w:rsidR="002C2670" w:rsidRDefault="002C2670" w:rsidP="002C2670"/>
    <w:p w14:paraId="2C6D2790" w14:textId="7293879E" w:rsidR="002C2670" w:rsidRDefault="002C2670" w:rsidP="002C2670"/>
    <w:p w14:paraId="20C69D1B" w14:textId="7E85CD14" w:rsidR="002C2670" w:rsidRDefault="002C2670" w:rsidP="002C2670"/>
    <w:p w14:paraId="6E1961E9" w14:textId="5ECE2C57" w:rsidR="002C2670" w:rsidRDefault="002C2670" w:rsidP="002C2670"/>
    <w:p w14:paraId="2687F9D2" w14:textId="4987BC90" w:rsidR="002C2670" w:rsidRDefault="002C2670" w:rsidP="002C2670"/>
    <w:p w14:paraId="7759C0E4" w14:textId="4949F033" w:rsidR="002C2670" w:rsidRDefault="002C2670" w:rsidP="002C2670"/>
    <w:p w14:paraId="3490BAA8" w14:textId="2F55889D" w:rsidR="002C2670" w:rsidRDefault="002C2670" w:rsidP="002C2670"/>
    <w:p w14:paraId="7F66B0BE" w14:textId="219774B1" w:rsidR="002C2670" w:rsidRDefault="002C2670" w:rsidP="002C2670"/>
    <w:p w14:paraId="4A6473F4" w14:textId="0AC146B0" w:rsidR="002C2670" w:rsidRDefault="002C2670" w:rsidP="002C2670"/>
    <w:p w14:paraId="33C188C2" w14:textId="22A84482" w:rsidR="002C2670" w:rsidRDefault="002C2670" w:rsidP="002C2670"/>
    <w:p w14:paraId="314E9886" w14:textId="4B24924D" w:rsidR="0070645D" w:rsidRDefault="004F7C0C" w:rsidP="0070645D">
      <w:pPr>
        <w:jc w:val="center"/>
        <w:rPr>
          <w:b/>
          <w:bCs/>
        </w:rPr>
      </w:pPr>
      <w:r>
        <w:rPr>
          <w:b/>
          <w:bCs/>
        </w:rPr>
        <w:lastRenderedPageBreak/>
        <w:t>V</w:t>
      </w:r>
      <w:r w:rsidR="0070645D" w:rsidRPr="00A93568">
        <w:rPr>
          <w:b/>
          <w:bCs/>
        </w:rPr>
        <w:t xml:space="preserve">olunteer-led </w:t>
      </w:r>
      <w:r w:rsidR="0070645D">
        <w:rPr>
          <w:b/>
          <w:bCs/>
        </w:rPr>
        <w:t>physical activity</w:t>
      </w:r>
      <w:r w:rsidR="0070645D" w:rsidRPr="00A93568">
        <w:rPr>
          <w:b/>
          <w:bCs/>
        </w:rPr>
        <w:t xml:space="preserve"> interventions</w:t>
      </w:r>
      <w:r>
        <w:rPr>
          <w:b/>
          <w:bCs/>
        </w:rPr>
        <w:t xml:space="preserve"> to</w:t>
      </w:r>
      <w:r w:rsidR="0070645D" w:rsidRPr="00A93568">
        <w:rPr>
          <w:b/>
          <w:bCs/>
        </w:rPr>
        <w:t xml:space="preserve"> improv</w:t>
      </w:r>
      <w:r w:rsidR="00A2489F">
        <w:rPr>
          <w:b/>
          <w:bCs/>
        </w:rPr>
        <w:t>e</w:t>
      </w:r>
      <w:r w:rsidR="0070645D" w:rsidRPr="00A93568">
        <w:rPr>
          <w:b/>
          <w:bCs/>
        </w:rPr>
        <w:t xml:space="preserve"> health outcomes for community-dwelling older people</w:t>
      </w:r>
      <w:r w:rsidR="0070645D">
        <w:rPr>
          <w:b/>
          <w:bCs/>
        </w:rPr>
        <w:t>: A systematic review</w:t>
      </w:r>
    </w:p>
    <w:p w14:paraId="550D6FFC" w14:textId="77777777" w:rsidR="00725742" w:rsidRDefault="00725742" w:rsidP="0070645D">
      <w:pPr>
        <w:jc w:val="center"/>
        <w:rPr>
          <w:b/>
          <w:bCs/>
        </w:rPr>
      </w:pPr>
    </w:p>
    <w:bookmarkEnd w:id="0"/>
    <w:p w14:paraId="7ED9E82A" w14:textId="77777777" w:rsidR="00C958AE" w:rsidRPr="00A630C3" w:rsidRDefault="00C958AE" w:rsidP="00352701">
      <w:pPr>
        <w:pStyle w:val="Heading1"/>
        <w:spacing w:line="480" w:lineRule="auto"/>
      </w:pPr>
      <w:r w:rsidRPr="00A630C3">
        <w:t>Abstract</w:t>
      </w:r>
    </w:p>
    <w:p w14:paraId="08AC9962" w14:textId="40359B9D" w:rsidR="007B7F0F" w:rsidRPr="00E30BE4" w:rsidRDefault="00904C9D" w:rsidP="00352701">
      <w:pPr>
        <w:spacing w:line="480" w:lineRule="auto"/>
        <w:rPr>
          <w:b/>
          <w:bCs/>
        </w:rPr>
      </w:pPr>
      <w:r>
        <w:rPr>
          <w:b/>
          <w:bCs/>
        </w:rPr>
        <w:t>Background</w:t>
      </w:r>
    </w:p>
    <w:p w14:paraId="160F7A1A" w14:textId="77777777" w:rsidR="000429FE" w:rsidRDefault="007B7F0F" w:rsidP="00352701">
      <w:pPr>
        <w:spacing w:line="480" w:lineRule="auto"/>
      </w:pPr>
      <w:bookmarkStart w:id="1" w:name="_Hlk33765143"/>
      <w:r w:rsidRPr="009A3220">
        <w:t>Physical activity (PA) is important for older people to maintain functional independence and healthy ageing.</w:t>
      </w:r>
      <w:r w:rsidR="002343BA" w:rsidRPr="009A3220">
        <w:t xml:space="preserve"> There</w:t>
      </w:r>
      <w:r w:rsidR="002343BA">
        <w:t xml:space="preserve"> is strong evidence </w:t>
      </w:r>
      <w:r w:rsidR="004C0283">
        <w:t>to support</w:t>
      </w:r>
      <w:r w:rsidR="002343BA">
        <w:t xml:space="preserve"> the benefit</w:t>
      </w:r>
      <w:r w:rsidR="004C0283">
        <w:t>s</w:t>
      </w:r>
      <w:r w:rsidR="002343BA">
        <w:t xml:space="preserve"> of physical activity interventions on the health outcomes of older adults. Nonetheless, i</w:t>
      </w:r>
      <w:r>
        <w:t xml:space="preserve">nnovative approaches are needed to ensure that these interventions are practical and sustainable. </w:t>
      </w:r>
    </w:p>
    <w:p w14:paraId="7BF7CA81" w14:textId="77777777" w:rsidR="000429FE" w:rsidRPr="008A5658" w:rsidRDefault="000429FE" w:rsidP="00352701">
      <w:pPr>
        <w:spacing w:line="480" w:lineRule="auto"/>
        <w:rPr>
          <w:b/>
          <w:bCs/>
        </w:rPr>
      </w:pPr>
      <w:r w:rsidRPr="008A5658">
        <w:rPr>
          <w:b/>
          <w:bCs/>
        </w:rPr>
        <w:t xml:space="preserve">Aim </w:t>
      </w:r>
    </w:p>
    <w:p w14:paraId="6084FD78" w14:textId="44D6B558" w:rsidR="007B7F0F" w:rsidRDefault="007B7F0F" w:rsidP="00352701">
      <w:pPr>
        <w:spacing w:line="480" w:lineRule="auto"/>
      </w:pPr>
      <w:r>
        <w:t xml:space="preserve">This systematic review explores the effectiveness of volunteer-led PA interventions in improving health outcomes for community-dwelling older people. </w:t>
      </w:r>
    </w:p>
    <w:bookmarkEnd w:id="1"/>
    <w:p w14:paraId="68FCDFA0" w14:textId="77777777" w:rsidR="007B7F0F" w:rsidRPr="00E30BE4" w:rsidRDefault="007B7F0F" w:rsidP="00352701">
      <w:pPr>
        <w:spacing w:line="480" w:lineRule="auto"/>
        <w:rPr>
          <w:b/>
          <w:bCs/>
        </w:rPr>
      </w:pPr>
      <w:r w:rsidRPr="00E30BE4">
        <w:rPr>
          <w:b/>
          <w:bCs/>
        </w:rPr>
        <w:t>Methods</w:t>
      </w:r>
    </w:p>
    <w:p w14:paraId="481BE0B4" w14:textId="794602D7" w:rsidR="007B7F0F" w:rsidRDefault="008A5658" w:rsidP="00352701">
      <w:pPr>
        <w:spacing w:line="480" w:lineRule="auto"/>
      </w:pPr>
      <w:bookmarkStart w:id="2" w:name="_Hlk33765172"/>
      <w:r>
        <w:t>Five</w:t>
      </w:r>
      <w:r w:rsidR="007B7F0F">
        <w:t xml:space="preserve"> databases (MEDLINE, </w:t>
      </w:r>
      <w:proofErr w:type="spellStart"/>
      <w:r w:rsidR="007B7F0F">
        <w:t>Embase</w:t>
      </w:r>
      <w:proofErr w:type="spellEnd"/>
      <w:r w:rsidR="007B7F0F">
        <w:t xml:space="preserve">, CINAHL, </w:t>
      </w:r>
      <w:proofErr w:type="spellStart"/>
      <w:r w:rsidR="007B7F0F">
        <w:t>PEDro</w:t>
      </w:r>
      <w:proofErr w:type="spellEnd"/>
      <w:r w:rsidR="007B7F0F">
        <w:t xml:space="preserve">, Cochrane library) were systematically searched for studies using trained volunteers to deliver PA interventions for community-dwelling older people aged </w:t>
      </w:r>
      <w:r w:rsidR="007B7F0F">
        <w:rPr>
          <w:rFonts w:cstheme="minorHAnsi"/>
        </w:rPr>
        <w:t>≥</w:t>
      </w:r>
      <w:r w:rsidR="007B7F0F">
        <w:t xml:space="preserve"> 65 years. Meta-analysis was not conducted due to included study heterogeneity.</w:t>
      </w:r>
    </w:p>
    <w:bookmarkEnd w:id="2"/>
    <w:p w14:paraId="563805DB" w14:textId="77777777" w:rsidR="00705818" w:rsidRDefault="007B7F0F" w:rsidP="00352701">
      <w:pPr>
        <w:tabs>
          <w:tab w:val="right" w:pos="9026"/>
        </w:tabs>
        <w:spacing w:line="480" w:lineRule="auto"/>
        <w:rPr>
          <w:b/>
          <w:bCs/>
        </w:rPr>
      </w:pPr>
      <w:r w:rsidRPr="00E30BE4">
        <w:rPr>
          <w:b/>
          <w:bCs/>
        </w:rPr>
        <w:t>Results</w:t>
      </w:r>
    </w:p>
    <w:p w14:paraId="14D5873E" w14:textId="12E67061" w:rsidR="00CC7422" w:rsidRDefault="00CC7422" w:rsidP="00352701">
      <w:pPr>
        <w:spacing w:line="480" w:lineRule="auto"/>
      </w:pPr>
      <w:bookmarkStart w:id="3" w:name="_Hlk33765504"/>
      <w:r w:rsidRPr="00CC7422">
        <w:t>Twelve papers describing eight studies</w:t>
      </w:r>
      <w:r>
        <w:t xml:space="preserve"> </w:t>
      </w:r>
      <w:r w:rsidRPr="00CC7422">
        <w:t>(five papers reported different outcomes from the same study) were included in the review</w:t>
      </w:r>
      <w:r>
        <w:t xml:space="preserve">. </w:t>
      </w:r>
      <w:r w:rsidRPr="00CC7422">
        <w:t>All eight studies included strength and balance exercises and frequency of PA ranged from weekly to three times a week.  Volunteer-led exercises led to improvements in functional status</w:t>
      </w:r>
      <w:r w:rsidR="00805906">
        <w:t xml:space="preserve"> measured using the </w:t>
      </w:r>
      <w:r w:rsidR="00805906" w:rsidRPr="00805906">
        <w:t>short physical performance battery, timed up and go test, Barthel Index</w:t>
      </w:r>
      <w:r w:rsidR="00805906">
        <w:t>,</w:t>
      </w:r>
      <w:r w:rsidR="00805906" w:rsidRPr="00805906">
        <w:t xml:space="preserve"> single leg stand, step touch test, chair stand test, and functional reach</w:t>
      </w:r>
      <w:r w:rsidR="00805906">
        <w:t>. Frailty status identified by</w:t>
      </w:r>
      <w:r w:rsidRPr="00CC7422">
        <w:t xml:space="preserve"> grip strength</w:t>
      </w:r>
      <w:r w:rsidR="00805906">
        <w:t xml:space="preserve"> measurement or</w:t>
      </w:r>
      <w:r w:rsidR="00805906" w:rsidRPr="00805906">
        <w:t xml:space="preserve"> the use of long-term care insurance</w:t>
      </w:r>
      <w:r w:rsidR="00805906">
        <w:t xml:space="preserve"> </w:t>
      </w:r>
      <w:r w:rsidR="00805906">
        <w:lastRenderedPageBreak/>
        <w:t>improved with volunteer-led exercises. Interventions led to improvement in</w:t>
      </w:r>
      <w:r w:rsidRPr="00CC7422">
        <w:t xml:space="preserve"> fear of falls and </w:t>
      </w:r>
      <w:r w:rsidR="00805906">
        <w:t xml:space="preserve">maintained or improved </w:t>
      </w:r>
      <w:r w:rsidRPr="00CC7422">
        <w:t xml:space="preserve">quality of life. The impact on </w:t>
      </w:r>
      <w:r w:rsidR="00805906">
        <w:t>PA</w:t>
      </w:r>
      <w:r w:rsidRPr="00CC7422">
        <w:t xml:space="preserve"> levels was mixed. </w:t>
      </w:r>
    </w:p>
    <w:bookmarkEnd w:id="3"/>
    <w:p w14:paraId="129C6D32" w14:textId="0DE7DBC3" w:rsidR="007B7F0F" w:rsidRPr="00DE35C8" w:rsidRDefault="007B7F0F" w:rsidP="00352701">
      <w:pPr>
        <w:spacing w:line="480" w:lineRule="auto"/>
        <w:rPr>
          <w:b/>
          <w:bCs/>
        </w:rPr>
      </w:pPr>
      <w:r w:rsidRPr="00DE35C8">
        <w:rPr>
          <w:b/>
          <w:bCs/>
        </w:rPr>
        <w:t>Conclusion</w:t>
      </w:r>
    </w:p>
    <w:p w14:paraId="1432703E" w14:textId="6CCED81E" w:rsidR="008129A3" w:rsidRDefault="004C0283" w:rsidP="00352701">
      <w:pPr>
        <w:spacing w:line="480" w:lineRule="auto"/>
      </w:pPr>
      <w:bookmarkStart w:id="4" w:name="_Hlk33765686"/>
      <w:r>
        <w:t xml:space="preserve">Limited evidence suggests that </w:t>
      </w:r>
      <w:r w:rsidR="00E30BE4">
        <w:t xml:space="preserve">volunteer-led </w:t>
      </w:r>
      <w:r w:rsidR="00412D01">
        <w:t>PA</w:t>
      </w:r>
      <w:r w:rsidR="00E30BE4">
        <w:t xml:space="preserve"> interventions that include resistance exercise training, can improve outcomes of community-dwelling older adults including functional status, frailty status, and reduction in fear of falls</w:t>
      </w:r>
      <w:bookmarkEnd w:id="4"/>
      <w:r w:rsidR="00E30BE4">
        <w:t>.</w:t>
      </w:r>
    </w:p>
    <w:p w14:paraId="5645E531" w14:textId="52767106" w:rsidR="00352701" w:rsidRDefault="00352701" w:rsidP="00352701">
      <w:pPr>
        <w:spacing w:line="480" w:lineRule="auto"/>
      </w:pPr>
    </w:p>
    <w:p w14:paraId="24DAE66C" w14:textId="7CC67EA5" w:rsidR="00352701" w:rsidRDefault="00352701" w:rsidP="00352701">
      <w:pPr>
        <w:spacing w:line="480" w:lineRule="auto"/>
      </w:pPr>
    </w:p>
    <w:p w14:paraId="65F56FBC" w14:textId="13CC5970" w:rsidR="00352701" w:rsidRDefault="00352701" w:rsidP="00352701">
      <w:pPr>
        <w:spacing w:line="480" w:lineRule="auto"/>
      </w:pPr>
    </w:p>
    <w:p w14:paraId="218FE4DF" w14:textId="284C07EB" w:rsidR="00352701" w:rsidRDefault="00352701" w:rsidP="00352701">
      <w:pPr>
        <w:spacing w:line="480" w:lineRule="auto"/>
      </w:pPr>
    </w:p>
    <w:p w14:paraId="07D89219" w14:textId="1A6986C0" w:rsidR="00352701" w:rsidRDefault="00352701" w:rsidP="00352701">
      <w:pPr>
        <w:spacing w:line="480" w:lineRule="auto"/>
      </w:pPr>
    </w:p>
    <w:p w14:paraId="5D633A08" w14:textId="42B62D48" w:rsidR="00352701" w:rsidRDefault="00352701" w:rsidP="00352701">
      <w:pPr>
        <w:spacing w:line="480" w:lineRule="auto"/>
      </w:pPr>
    </w:p>
    <w:p w14:paraId="61F3FDF8" w14:textId="6862F2A0" w:rsidR="00352701" w:rsidRDefault="00352701" w:rsidP="00352701">
      <w:pPr>
        <w:spacing w:line="480" w:lineRule="auto"/>
      </w:pPr>
    </w:p>
    <w:p w14:paraId="3702D4AB" w14:textId="02A57738" w:rsidR="00352701" w:rsidRDefault="00352701" w:rsidP="00352701">
      <w:pPr>
        <w:spacing w:line="480" w:lineRule="auto"/>
      </w:pPr>
    </w:p>
    <w:p w14:paraId="20DB63AE" w14:textId="1B8BD6DE" w:rsidR="00352701" w:rsidRDefault="00352701" w:rsidP="00352701">
      <w:pPr>
        <w:spacing w:line="480" w:lineRule="auto"/>
      </w:pPr>
    </w:p>
    <w:p w14:paraId="5EBEC628" w14:textId="57C4DF9F" w:rsidR="00352701" w:rsidRDefault="00352701" w:rsidP="00352701">
      <w:pPr>
        <w:spacing w:line="480" w:lineRule="auto"/>
      </w:pPr>
    </w:p>
    <w:p w14:paraId="36C3B09A" w14:textId="0C5AD59F" w:rsidR="00352701" w:rsidRDefault="00352701" w:rsidP="00352701">
      <w:pPr>
        <w:spacing w:line="480" w:lineRule="auto"/>
      </w:pPr>
    </w:p>
    <w:p w14:paraId="13C1E7CA" w14:textId="10E5FE9C" w:rsidR="00352701" w:rsidRDefault="00352701" w:rsidP="00352701">
      <w:pPr>
        <w:spacing w:line="480" w:lineRule="auto"/>
      </w:pPr>
    </w:p>
    <w:p w14:paraId="6265726C" w14:textId="77777777" w:rsidR="00352701" w:rsidRPr="00A630C3" w:rsidRDefault="00352701" w:rsidP="00352701">
      <w:pPr>
        <w:spacing w:line="480" w:lineRule="auto"/>
        <w:rPr>
          <w:rFonts w:cstheme="minorHAnsi"/>
          <w:b/>
          <w:bCs/>
          <w:sz w:val="24"/>
          <w:szCs w:val="24"/>
        </w:rPr>
      </w:pPr>
    </w:p>
    <w:p w14:paraId="6E08BB7C" w14:textId="77777777" w:rsidR="00741DE5" w:rsidRPr="005D2B37" w:rsidRDefault="007B7F0F" w:rsidP="00FD5067">
      <w:pPr>
        <w:pStyle w:val="Heading1"/>
        <w:spacing w:line="480" w:lineRule="auto"/>
      </w:pPr>
      <w:r w:rsidRPr="005D2B37">
        <w:lastRenderedPageBreak/>
        <w:t xml:space="preserve">Background </w:t>
      </w:r>
    </w:p>
    <w:p w14:paraId="267205C3" w14:textId="5C6ABF6D" w:rsidR="00935414" w:rsidRDefault="00013CD2" w:rsidP="00FD5067">
      <w:pPr>
        <w:spacing w:line="480" w:lineRule="auto"/>
        <w:rPr>
          <w:rFonts w:cstheme="minorHAnsi"/>
        </w:rPr>
      </w:pPr>
      <w:r w:rsidRPr="007E6709">
        <w:rPr>
          <w:rFonts w:cstheme="minorHAnsi"/>
        </w:rPr>
        <w:t>Physical activity is important for healthy ageing and the quality of life of older people. The maintenance of physical activity enables older people to preserve and maintain their ability to carry out activities of daily living (ADL)</w:t>
      </w:r>
      <w:r w:rsidR="000D2295">
        <w:rPr>
          <w:rFonts w:cstheme="minorHAnsi"/>
        </w:rPr>
        <w:t>,</w:t>
      </w:r>
      <w:r w:rsidRPr="007E6709">
        <w:rPr>
          <w:rFonts w:cstheme="minorHAnsi"/>
        </w:rPr>
        <w:t xml:space="preserve"> which </w:t>
      </w:r>
      <w:r w:rsidR="000D2295">
        <w:rPr>
          <w:rFonts w:cstheme="minorHAnsi"/>
        </w:rPr>
        <w:t>is</w:t>
      </w:r>
      <w:r w:rsidRPr="007E6709">
        <w:rPr>
          <w:rFonts w:cstheme="minorHAnsi"/>
        </w:rPr>
        <w:t xml:space="preserve"> fundamental for their independence and quality of life. </w:t>
      </w:r>
      <w:r w:rsidR="00280BE9">
        <w:rPr>
          <w:rFonts w:cstheme="minorHAnsi"/>
        </w:rPr>
        <w:t>Among community-dwelling older adults, physical activity interventions have been shown to improve</w:t>
      </w:r>
      <w:r w:rsidR="007A4E07">
        <w:rPr>
          <w:rFonts w:cstheme="minorHAnsi"/>
        </w:rPr>
        <w:t xml:space="preserve"> physical activity levels </w:t>
      </w:r>
      <w:r w:rsidR="007A4E07">
        <w:rPr>
          <w:rFonts w:cstheme="minorHAnsi"/>
        </w:rPr>
        <w:fldChar w:fldCharType="begin">
          <w:fldData xml:space="preserve">PEVuZE5vdGU+PENpdGU+PEF1dGhvcj5TdGV2ZW5zPC9BdXRob3I+PFllYXI+MjAxNDwvWWVhcj48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</w:fldData>
        </w:fldChar>
      </w:r>
      <w:r w:rsidR="00805906">
        <w:rPr>
          <w:rFonts w:cstheme="minorHAnsi"/>
        </w:rPr>
        <w:instrText xml:space="preserve"> ADDIN EN.CITE </w:instrText>
      </w:r>
      <w:r w:rsidR="00805906">
        <w:rPr>
          <w:rFonts w:cstheme="minorHAnsi"/>
        </w:rPr>
        <w:fldChar w:fldCharType="begin">
          <w:fldData xml:space="preserve">PEVuZE5vdGU+PENpdGU+PEF1dGhvcj5TdGV2ZW5zPC9BdXRob3I+PFllYXI+MjAxNDwvWWVhcj48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</w:fldData>
        </w:fldChar>
      </w:r>
      <w:r w:rsidR="00805906">
        <w:rPr>
          <w:rFonts w:cstheme="minorHAnsi"/>
        </w:rPr>
        <w:instrText xml:space="preserve"> ADDIN EN.CITE.DATA </w:instrText>
      </w:r>
      <w:r w:rsidR="00805906">
        <w:rPr>
          <w:rFonts w:cstheme="minorHAnsi"/>
        </w:rPr>
      </w:r>
      <w:r w:rsidR="00805906">
        <w:rPr>
          <w:rFonts w:cstheme="minorHAnsi"/>
        </w:rPr>
        <w:fldChar w:fldCharType="end"/>
      </w:r>
      <w:r w:rsidR="007A4E07">
        <w:rPr>
          <w:rFonts w:cstheme="minorHAnsi"/>
        </w:rPr>
      </w:r>
      <w:r w:rsidR="007A4E07">
        <w:rPr>
          <w:rFonts w:cstheme="minorHAnsi"/>
        </w:rPr>
        <w:fldChar w:fldCharType="separate"/>
      </w:r>
      <w:r w:rsidR="00805906">
        <w:rPr>
          <w:rFonts w:cstheme="minorHAnsi"/>
          <w:noProof/>
        </w:rPr>
        <w:t>(1)</w:t>
      </w:r>
      <w:r w:rsidR="007A4E07">
        <w:rPr>
          <w:rFonts w:cstheme="minorHAnsi"/>
        </w:rPr>
        <w:fldChar w:fldCharType="end"/>
      </w:r>
      <w:r w:rsidR="007A4E07">
        <w:rPr>
          <w:rFonts w:cstheme="minorHAnsi"/>
        </w:rPr>
        <w:t xml:space="preserve"> and </w:t>
      </w:r>
      <w:r w:rsidR="00280BE9">
        <w:rPr>
          <w:rFonts w:cstheme="minorHAnsi"/>
        </w:rPr>
        <w:t xml:space="preserve"> functional outcomes</w:t>
      </w:r>
      <w:r w:rsidR="006A575F">
        <w:rPr>
          <w:rFonts w:cstheme="minorHAnsi"/>
        </w:rPr>
        <w:t xml:space="preserve"> </w:t>
      </w:r>
      <w:r w:rsidR="00280BE9">
        <w:rPr>
          <w:rFonts w:cstheme="minorHAnsi"/>
        </w:rPr>
        <w:fldChar w:fldCharType="begin"/>
      </w:r>
      <w:r w:rsidR="00805906">
        <w:rPr>
          <w:rFonts w:cstheme="minorHAnsi"/>
        </w:rPr>
        <w:instrText xml:space="preserve"> ADDIN EN.CITE &lt;EndNote&gt;&lt;Cite&gt;&lt;Author&gt;Chase&lt;/Author&gt;&lt;Year&gt;2017&lt;/Year&gt;&lt;RecNum&gt;1021&lt;/RecNum&gt;&lt;DisplayText&gt;(2)&lt;/DisplayText&gt;&lt;record&gt;&lt;rec-number&gt;1021&lt;/rec-number&gt;&lt;foreign-keys&gt;&lt;key app="EN" db-id="exa2rxea7ezff1ear5y5wxedv5arversed2s" timestamp="1557311980"&gt;1021&lt;/key&gt;&lt;/foreign-keys&gt;&lt;ref-type name="Journal Article"&gt;17&lt;/ref-type&gt;&lt;contributors&gt;&lt;authors&gt;&lt;author&gt;Chase, Jo-Ana D.&lt;/author&gt;&lt;author&gt;Phillips, Lorraine J.&lt;/author&gt;&lt;author&gt;Brown, Marybeth&lt;/author&gt;&lt;/authors&gt;&lt;/contributors&gt;&lt;titles&gt;&lt;title&gt;Physical Activity Intervention Effects on Physical Function Among Community-Dwelling Older Adults: A Systematic Review and Meta-Analysis&lt;/title&gt;&lt;secondary-title&gt;Journal of aging and physical activity&lt;/secondary-title&gt;&lt;/titles&gt;&lt;periodical&gt;&lt;full-title&gt;Journal of aging and physical activity&lt;/full-title&gt;&lt;/periodical&gt;&lt;pages&gt;149-170&lt;/pages&gt;&lt;volume&gt;25&lt;/volume&gt;&lt;number&gt;1&lt;/number&gt;&lt;edition&gt;2016/09/06&lt;/edition&gt;&lt;dates&gt;&lt;year&gt;2017&lt;/year&gt;&lt;/dates&gt;&lt;isbn&gt;1543-267X&amp;#xD;1063-8652&lt;/isbn&gt;&lt;accession-num&gt;27620705&lt;/accession-num&gt;&lt;urls&gt;&lt;related-urls&gt;&lt;url&gt;https://www.ncbi.nlm.nih.gov/pubmed/27620705&lt;/url&gt;&lt;url&gt;https://www.ncbi.nlm.nih.gov/pmc/PMC5291294/&lt;/url&gt;&lt;url&gt;https://www.ncbi.nlm.nih.gov/pmc/articles/PMC5291294/pdf/nihms844330.pdf&lt;/url&gt;&lt;/related-urls&gt;&lt;/urls&gt;&lt;electronic-resource-num&gt;10.1123/japa.2016-0040&lt;/electronic-resource-num&gt;&lt;remote-database-name&gt;PubMed&lt;/remote-database-name&gt;&lt;language&gt;eng&lt;/language&gt;&lt;/record&gt;&lt;/Cite&gt;&lt;/EndNote&gt;</w:instrText>
      </w:r>
      <w:r w:rsidR="00280BE9">
        <w:rPr>
          <w:rFonts w:cstheme="minorHAnsi"/>
        </w:rPr>
        <w:fldChar w:fldCharType="separate"/>
      </w:r>
      <w:r w:rsidR="00805906">
        <w:rPr>
          <w:rFonts w:cstheme="minorHAnsi"/>
          <w:noProof/>
        </w:rPr>
        <w:t>(2)</w:t>
      </w:r>
      <w:r w:rsidR="00280BE9">
        <w:rPr>
          <w:rFonts w:cstheme="minorHAnsi"/>
        </w:rPr>
        <w:fldChar w:fldCharType="end"/>
      </w:r>
      <w:r w:rsidR="007A4E07">
        <w:rPr>
          <w:rFonts w:cstheme="minorHAnsi"/>
        </w:rPr>
        <w:t xml:space="preserve">. </w:t>
      </w:r>
      <w:r w:rsidR="002C10FE">
        <w:rPr>
          <w:rFonts w:cstheme="minorHAnsi"/>
        </w:rPr>
        <w:t xml:space="preserve">In </w:t>
      </w:r>
      <w:r w:rsidR="00BC54DE">
        <w:rPr>
          <w:rFonts w:cstheme="minorHAnsi"/>
        </w:rPr>
        <w:t>both reviews</w:t>
      </w:r>
      <w:r w:rsidR="002C10FE">
        <w:rPr>
          <w:rFonts w:cstheme="minorHAnsi"/>
        </w:rPr>
        <w:t xml:space="preserve">, </w:t>
      </w:r>
      <w:r w:rsidR="00BC54DE">
        <w:rPr>
          <w:rFonts w:cstheme="minorHAnsi"/>
        </w:rPr>
        <w:t xml:space="preserve">the </w:t>
      </w:r>
      <w:r w:rsidR="002C10FE">
        <w:rPr>
          <w:rFonts w:cstheme="minorHAnsi"/>
        </w:rPr>
        <w:t xml:space="preserve">interventions </w:t>
      </w:r>
      <w:r w:rsidR="00BC54DE">
        <w:rPr>
          <w:rFonts w:cstheme="minorHAnsi"/>
        </w:rPr>
        <w:t xml:space="preserve">in all </w:t>
      </w:r>
      <w:r w:rsidR="006A575F">
        <w:rPr>
          <w:rFonts w:cstheme="minorHAnsi"/>
        </w:rPr>
        <w:t xml:space="preserve">included </w:t>
      </w:r>
      <w:r w:rsidR="00BC54DE">
        <w:rPr>
          <w:rFonts w:cstheme="minorHAnsi"/>
        </w:rPr>
        <w:t>studies</w:t>
      </w:r>
      <w:r w:rsidR="004D7F45">
        <w:rPr>
          <w:rFonts w:cstheme="minorHAnsi"/>
        </w:rPr>
        <w:t xml:space="preserve"> </w:t>
      </w:r>
      <w:r w:rsidR="002C10FE">
        <w:rPr>
          <w:rFonts w:cstheme="minorHAnsi"/>
        </w:rPr>
        <w:t>were</w:t>
      </w:r>
      <w:r w:rsidR="002C42AA">
        <w:rPr>
          <w:rFonts w:cstheme="minorHAnsi"/>
        </w:rPr>
        <w:t xml:space="preserve"> delivered by </w:t>
      </w:r>
      <w:r w:rsidR="007A4E07">
        <w:rPr>
          <w:rFonts w:cstheme="minorHAnsi"/>
        </w:rPr>
        <w:t>healthcare</w:t>
      </w:r>
      <w:r w:rsidR="002C42AA">
        <w:rPr>
          <w:rFonts w:cstheme="minorHAnsi"/>
        </w:rPr>
        <w:t xml:space="preserve"> professionals</w:t>
      </w:r>
      <w:r w:rsidR="007A4E07">
        <w:rPr>
          <w:rFonts w:cstheme="minorHAnsi"/>
        </w:rPr>
        <w:t xml:space="preserve"> or exercise specialists</w:t>
      </w:r>
      <w:r w:rsidR="002C42AA">
        <w:rPr>
          <w:rFonts w:cstheme="minorHAnsi"/>
        </w:rPr>
        <w:t xml:space="preserve"> </w:t>
      </w:r>
      <w:r w:rsidR="00C10F8D">
        <w:rPr>
          <w:rFonts w:cstheme="minorHAnsi"/>
        </w:rPr>
        <w:t>and conducted among</w:t>
      </w:r>
      <w:r w:rsidR="002C42AA">
        <w:rPr>
          <w:rFonts w:cstheme="minorHAnsi"/>
        </w:rPr>
        <w:t xml:space="preserve"> older adults aged </w:t>
      </w:r>
      <w:r w:rsidR="00BC54DE">
        <w:rPr>
          <w:rFonts w:cstheme="minorHAnsi"/>
        </w:rPr>
        <w:t>50 years and above.</w:t>
      </w:r>
    </w:p>
    <w:p w14:paraId="122E3475" w14:textId="440D9A5C" w:rsidR="00D93FF8" w:rsidRDefault="00280BE9" w:rsidP="00FD5067">
      <w:pPr>
        <w:spacing w:line="480" w:lineRule="auto"/>
        <w:rPr>
          <w:rFonts w:cstheme="minorHAnsi"/>
        </w:rPr>
      </w:pPr>
      <w:r>
        <w:rPr>
          <w:rFonts w:cstheme="minorHAnsi"/>
        </w:rPr>
        <w:t>National guidelines have been published to raise awareness regarding the importance of physical activity</w:t>
      </w:r>
      <w:r w:rsidR="006A575F">
        <w:rPr>
          <w:rFonts w:cstheme="minorHAnsi"/>
        </w:rPr>
        <w:t xml:space="preserve"> </w:t>
      </w:r>
      <w:r>
        <w:rPr>
          <w:rFonts w:cstheme="minorHAnsi"/>
        </w:rPr>
        <w:fldChar w:fldCharType="begin"/>
      </w:r>
      <w:r w:rsidR="00805906">
        <w:rPr>
          <w:rFonts w:cstheme="minorHAnsi"/>
        </w:rPr>
        <w:instrText xml:space="preserve"> ADDIN EN.CITE &lt;EndNote&gt;&lt;Cite&gt;&lt;RecNum&gt;752&lt;/RecNum&gt;&lt;DisplayText&gt;(3, 4)&lt;/DisplayText&gt;&lt;record&gt;&lt;rec-number&gt;752&lt;/rec-number&gt;&lt;foreign-keys&gt;&lt;key app="EN" db-id="exa2rxea7ezff1ear5y5wxedv5arversed2s" timestamp="1509024540"&gt;752&lt;/key&gt;&lt;/foreign-keys&gt;&lt;ref-type name="Generic"&gt;13&lt;/ref-type&gt;&lt;contributors&gt;&lt;/contributors&gt;&lt;titles&gt;&lt;title&gt;2008 Physical activity guidelines for Americans: Be active, healthy and happy! Rockville: U.S. Department of Health and Human Services; 2008&lt;/title&gt;&lt;/titles&gt;&lt;dates&gt;&lt;/dates&gt;&lt;label&gt;ref36&lt;/label&gt;&lt;urls&gt;&lt;/urls&gt;&lt;/record&gt;&lt;/Cite&gt;&lt;Cite&gt;&lt;Author&gt;Foster&lt;/Author&gt;&lt;Year&gt;2019&lt;/Year&gt;&lt;RecNum&gt;1104&lt;/RecNum&gt;&lt;record&gt;&lt;rec-number&gt;1104&lt;/rec-number&gt;&lt;foreign-keys&gt;&lt;key app="EN" db-id="exa2rxea7ezff1ear5y5wxedv5arversed2s" timestamp="1578399742"&gt;1104&lt;/key&gt;&lt;/foreign-keys&gt;&lt;ref-type name="Report"&gt;27&lt;/ref-type&gt;&lt;contributors&gt;&lt;authors&gt;&lt;author&gt;Foster, Charlie&lt;/author&gt;&lt;author&gt;Reilly, J&lt;/author&gt;&lt;author&gt;Jago, R&lt;/author&gt;&lt;author&gt;Murphy, M&lt;/author&gt;&lt;author&gt;Skelton, D&lt;/author&gt;&lt;author&gt;Cooper, A&lt;/author&gt;&lt;author&gt;Pulsford, Richard&lt;/author&gt;&lt;author&gt;Smith, B&lt;/author&gt;&lt;author&gt;Mutrie, N&lt;/author&gt;&lt;/authors&gt;&lt;/contributors&gt;&lt;titles&gt;&lt;title&gt;UK Chief Medical OFficers&amp;apos; Physical Activity Guidelines&lt;/title&gt;&lt;/titles&gt;&lt;dates&gt;&lt;year&gt;2019&lt;/year&gt;&lt;pub-dates&gt;&lt;date&gt;07/09/2019&lt;/date&gt;&lt;/pub-dates&gt;&lt;/dates&gt;&lt;pub-location&gt;GOV.UK&lt;/pub-location&gt;&lt;publisher&gt;UK Department of Health and Social Care &lt;/publisher&gt;&lt;urls&gt;&lt;related-urls&gt;&lt;url&gt;https://assets.publishing.service.gov.uk/government/uploads/system/uploads/attachment_data/file/832868/uk-chief-medical-officers-physical-activity-guidelines.pdf&lt;/url&gt;&lt;/related-urls&gt;&lt;/urls&gt;&lt;access-date&gt;07/01/2020&lt;/access-date&gt;&lt;/record&gt;&lt;/Cite&gt;&lt;/EndNote&gt;</w:instrText>
      </w:r>
      <w:r>
        <w:rPr>
          <w:rFonts w:cstheme="minorHAnsi"/>
        </w:rPr>
        <w:fldChar w:fldCharType="separate"/>
      </w:r>
      <w:r w:rsidR="00805906">
        <w:rPr>
          <w:rFonts w:cstheme="minorHAnsi"/>
          <w:noProof/>
        </w:rPr>
        <w:t>(3, 4)</w:t>
      </w:r>
      <w:r>
        <w:rPr>
          <w:rFonts w:cstheme="minorHAnsi"/>
        </w:rPr>
        <w:fldChar w:fldCharType="end"/>
      </w:r>
      <w:r>
        <w:rPr>
          <w:rFonts w:cstheme="minorHAnsi"/>
        </w:rPr>
        <w:t xml:space="preserve">.  </w:t>
      </w:r>
      <w:r w:rsidR="00013CD2" w:rsidRPr="007E6709">
        <w:rPr>
          <w:rFonts w:cstheme="minorHAnsi"/>
        </w:rPr>
        <w:t>The current recommended physical activity level for adults age</w:t>
      </w:r>
      <w:r w:rsidR="00683F57">
        <w:rPr>
          <w:rFonts w:cstheme="minorHAnsi"/>
        </w:rPr>
        <w:t>d</w:t>
      </w:r>
      <w:r w:rsidR="00013CD2" w:rsidRPr="007E6709">
        <w:rPr>
          <w:rFonts w:cstheme="minorHAnsi"/>
        </w:rPr>
        <w:t xml:space="preserve"> 65 years and older is 150 minutes a week of moderate intensity activity plus muscle strengthening exercises on </w:t>
      </w:r>
      <w:r w:rsidR="00683F57">
        <w:rPr>
          <w:rFonts w:cstheme="minorHAnsi"/>
        </w:rPr>
        <w:t>two</w:t>
      </w:r>
      <w:r w:rsidR="00013CD2" w:rsidRPr="007E6709">
        <w:rPr>
          <w:rFonts w:cstheme="minorHAnsi"/>
        </w:rPr>
        <w:t xml:space="preserve"> days</w:t>
      </w:r>
      <w:r w:rsidR="006A575F">
        <w:rPr>
          <w:rFonts w:cstheme="minorHAnsi"/>
        </w:rPr>
        <w:t xml:space="preserve"> </w:t>
      </w:r>
      <w:r w:rsidR="00013CD2" w:rsidRPr="007E6709">
        <w:rPr>
          <w:rFonts w:cstheme="minorHAnsi"/>
        </w:rPr>
        <w:fldChar w:fldCharType="begin"/>
      </w:r>
      <w:r w:rsidR="00805906">
        <w:rPr>
          <w:rFonts w:cstheme="minorHAnsi"/>
        </w:rPr>
        <w:instrText xml:space="preserve"> ADDIN EN.CITE &lt;EndNote&gt;&lt;Cite&gt;&lt;Author&gt;World Health Organization&lt;/Author&gt;&lt;Year&gt;2010&lt;/Year&gt;&lt;RecNum&gt;222&lt;/RecNum&gt;&lt;DisplayText&gt;(5)&lt;/DisplayText&gt;&lt;record&gt;&lt;rec-number&gt;222&lt;/rec-number&gt;&lt;foreign-keys&gt;&lt;key app="EN" db-id="exa2rxea7ezff1ear5y5wxedv5arversed2s" timestamp="1443789272"&gt;222&lt;/key&gt;&lt;/foreign-keys&gt;&lt;ref-type name="Web Page"&gt;12&lt;/ref-type&gt;&lt;contributors&gt;&lt;authors&gt;&lt;author&gt;World Health Organization,&lt;/author&gt;&lt;/authors&gt;&lt;/contributors&gt;&lt;titles&gt;&lt;title&gt;Global recommendations on physical activity for health&lt;/title&gt;&lt;secondary-title&gt;Geneva: World Health Organization&lt;/secondary-title&gt;&lt;/titles&gt;&lt;periodical&gt;&lt;full-title&gt;Geneva: World Health Organization&lt;/full-title&gt;&lt;/periodical&gt;&lt;pages&gt;60-60&lt;/pages&gt;&lt;number&gt;28/07/2015&lt;/number&gt;&lt;dates&gt;&lt;year&gt;2010&lt;/year&gt;&lt;/dates&gt;&lt;isbn&gt;978 92 4 159 997 9&lt;/isbn&gt;&lt;urls&gt;&lt;related-urls&gt;&lt;url&gt;http://www.who.int/dietphysicalactivity/factsheet_olderadults/en&lt;/url&gt;&lt;/related-urls&gt;&lt;pdf-urls&gt;&lt;url&gt;file://soton.ac.uk/ude/personalfiles/users/sel2g14/mydesktop/Literature Mobility/Global recommendations on physical activity for health.pdf&lt;/url&gt;&lt;/pdf-urls&gt;&lt;/urls&gt;&lt;custom2&gt;28/07/2015&lt;/custom2&gt;&lt;electronic-resource-num&gt;10.1080/11026480410034349&lt;/electronic-resource-num&gt;&lt;/record&gt;&lt;/Cite&gt;&lt;/EndNote&gt;</w:instrText>
      </w:r>
      <w:r w:rsidR="00013CD2" w:rsidRPr="007E6709">
        <w:rPr>
          <w:rFonts w:cstheme="minorHAnsi"/>
        </w:rPr>
        <w:fldChar w:fldCharType="separate"/>
      </w:r>
      <w:r w:rsidR="00805906">
        <w:rPr>
          <w:rFonts w:cstheme="minorHAnsi"/>
          <w:noProof/>
        </w:rPr>
        <w:t>(5)</w:t>
      </w:r>
      <w:r w:rsidR="00013CD2" w:rsidRPr="007E6709">
        <w:rPr>
          <w:rFonts w:cstheme="minorHAnsi"/>
        </w:rPr>
        <w:fldChar w:fldCharType="end"/>
      </w:r>
      <w:r w:rsidR="00013CD2" w:rsidRPr="007E6709">
        <w:rPr>
          <w:rFonts w:cstheme="minorHAnsi"/>
        </w:rPr>
        <w:t>. This is often expressed as 30 minutes of brisk walking or equivalent activity five days a week, although 75 minutes of vigorous intensity activity spread across the week or a combination of moderate and vigorous activity are sometimes suggested</w:t>
      </w:r>
      <w:r w:rsidR="006A575F">
        <w:rPr>
          <w:rFonts w:cstheme="minorHAnsi"/>
        </w:rPr>
        <w:t xml:space="preserve"> </w:t>
      </w:r>
      <w:r w:rsidR="00013CD2" w:rsidRPr="007E6709">
        <w:rPr>
          <w:rFonts w:cstheme="minorHAnsi"/>
        </w:rPr>
        <w:fldChar w:fldCharType="begin"/>
      </w:r>
      <w:r w:rsidR="00805906">
        <w:rPr>
          <w:rFonts w:cstheme="minorHAnsi"/>
        </w:rPr>
        <w:instrText xml:space="preserve"> ADDIN EN.CITE &lt;EndNote&gt;&lt;Cite&gt;&lt;Author&gt;Sparling&lt;/Author&gt;&lt;Year&gt;2015&lt;/Year&gt;&lt;RecNum&gt;189&lt;/RecNum&gt;&lt;DisplayText&gt;(6)&lt;/DisplayText&gt;&lt;record&gt;&lt;rec-number&gt;189&lt;/rec-number&gt;&lt;foreign-keys&gt;&lt;key app="EN" db-id="exa2rxea7ezff1ear5y5wxedv5arversed2s" timestamp="1443789272"&gt;189&lt;/key&gt;&lt;/foreign-keys&gt;&lt;ref-type name="Journal Article"&gt;17&lt;/ref-type&gt;&lt;contributors&gt;&lt;authors&gt;&lt;author&gt;Sparling, P. B.&lt;/author&gt;&lt;author&gt;Howard, B. J.&lt;/author&gt;&lt;author&gt;Dunstan, D. W.&lt;/author&gt;&lt;author&gt;Owen, N.&lt;/author&gt;&lt;/authors&gt;&lt;/contributors&gt;&lt;titles&gt;&lt;title&gt;Recommendations for physical activity in older adults&lt;/title&gt;&lt;secondary-title&gt;BMJ&lt;/secondary-title&gt;&lt;/titles&gt;&lt;periodical&gt;&lt;full-title&gt;BMJ&lt;/full-title&gt;&lt;/periodical&gt;&lt;pages&gt;h100-h100&lt;/pages&gt;&lt;volume&gt;350&lt;/volume&gt;&lt;number&gt;jan20 6&lt;/number&gt;&lt;dates&gt;&lt;year&gt;2015&lt;/year&gt;&lt;/dates&gt;&lt;urls&gt;&lt;related-urls&gt;&lt;url&gt;http://www.bmj.com/content/350/bmj.h100&lt;/url&gt;&lt;url&gt;http://www.bmj.com/content/bmj/350/bmj.h100.full.pdf&lt;/url&gt;&lt;/related-urls&gt;&lt;/urls&gt;&lt;electronic-resource-num&gt;10.1136/bmj.h100&lt;/electronic-resource-num&gt;&lt;/record&gt;&lt;/Cite&gt;&lt;/EndNote&gt;</w:instrText>
      </w:r>
      <w:r w:rsidR="00013CD2" w:rsidRPr="007E6709">
        <w:rPr>
          <w:rFonts w:cstheme="minorHAnsi"/>
        </w:rPr>
        <w:fldChar w:fldCharType="separate"/>
      </w:r>
      <w:r w:rsidR="00805906">
        <w:rPr>
          <w:rFonts w:cstheme="minorHAnsi"/>
          <w:noProof/>
        </w:rPr>
        <w:t>(6)</w:t>
      </w:r>
      <w:r w:rsidR="00013CD2" w:rsidRPr="007E6709">
        <w:rPr>
          <w:rFonts w:cstheme="minorHAnsi"/>
        </w:rPr>
        <w:fldChar w:fldCharType="end"/>
      </w:r>
      <w:r w:rsidR="00013CD2" w:rsidRPr="007E6709">
        <w:rPr>
          <w:rFonts w:cstheme="minorHAnsi"/>
        </w:rPr>
        <w:t xml:space="preserve">.  </w:t>
      </w:r>
      <w:r w:rsidR="00F11240">
        <w:rPr>
          <w:rFonts w:cstheme="minorHAnsi"/>
        </w:rPr>
        <w:t>H</w:t>
      </w:r>
      <w:r w:rsidR="00F66247">
        <w:rPr>
          <w:rFonts w:cstheme="minorHAnsi"/>
        </w:rPr>
        <w:t>owever, studies have shown that many older adults do not meet the recommended guidance</w:t>
      </w:r>
      <w:r w:rsidR="00013CD2" w:rsidRPr="007E6709">
        <w:rPr>
          <w:rFonts w:cstheme="minorHAnsi"/>
        </w:rPr>
        <w:t xml:space="preserve">. In a </w:t>
      </w:r>
      <w:r w:rsidR="00171756">
        <w:rPr>
          <w:rFonts w:cstheme="minorHAnsi"/>
        </w:rPr>
        <w:t xml:space="preserve">UK </w:t>
      </w:r>
      <w:r w:rsidR="00013CD2" w:rsidRPr="007E6709">
        <w:rPr>
          <w:rFonts w:cstheme="minorHAnsi"/>
        </w:rPr>
        <w:t>study</w:t>
      </w:r>
      <w:r w:rsidR="006A575F">
        <w:rPr>
          <w:rFonts w:cstheme="minorHAnsi"/>
        </w:rPr>
        <w:t>,</w:t>
      </w:r>
      <w:r w:rsidR="00013CD2" w:rsidRPr="007E6709">
        <w:rPr>
          <w:rFonts w:cstheme="minorHAnsi"/>
        </w:rPr>
        <w:t xml:space="preserve"> 238 community dwelling older people (age ≥65 years) from a single general practice wore an accelerometer to study their average daily step-counts and time spent </w:t>
      </w:r>
      <w:r w:rsidR="00DB612F">
        <w:rPr>
          <w:rFonts w:cstheme="minorHAnsi"/>
        </w:rPr>
        <w:t>at</w:t>
      </w:r>
      <w:r w:rsidR="00013CD2" w:rsidRPr="007E6709">
        <w:rPr>
          <w:rFonts w:cstheme="minorHAnsi"/>
        </w:rPr>
        <w:t xml:space="preserve"> different physical activity levels</w:t>
      </w:r>
      <w:r w:rsidR="006A575F">
        <w:rPr>
          <w:rFonts w:cstheme="minorHAnsi"/>
        </w:rPr>
        <w:t xml:space="preserve"> </w:t>
      </w:r>
      <w:r w:rsidR="00013CD2" w:rsidRPr="007E6709">
        <w:rPr>
          <w:rFonts w:cstheme="minorHAnsi"/>
        </w:rPr>
        <w:fldChar w:fldCharType="begin"/>
      </w:r>
      <w:r w:rsidR="00805906">
        <w:rPr>
          <w:rFonts w:cstheme="minorHAnsi"/>
        </w:rPr>
        <w:instrText xml:space="preserve"> ADDIN EN.CITE &lt;EndNote&gt;&lt;Cite&gt;&lt;Author&gt;Harris&lt;/Author&gt;&lt;Year&gt;2009&lt;/Year&gt;&lt;RecNum&gt;94&lt;/RecNum&gt;&lt;DisplayText&gt;(7)&lt;/DisplayText&gt;&lt;record&gt;&lt;rec-number&gt;94&lt;/rec-number&gt;&lt;foreign-keys&gt;&lt;key app="EN" db-id="exa2rxea7ezff1ear5y5wxedv5arversed2s" timestamp="1443789270"&gt;94&lt;/key&gt;&lt;/foreign-keys&gt;&lt;ref-type name="Journal Article"&gt;17&lt;/ref-type&gt;&lt;contributors&gt;&lt;authors&gt;&lt;author&gt;Harris, T. J.&lt;/author&gt;&lt;author&gt;Owen, C. G.&lt;/author&gt;&lt;author&gt;Victor, C. R.&lt;/author&gt;&lt;author&gt;Adams, R.&lt;/author&gt;&lt;author&gt;Cook, D. G.&lt;/author&gt;&lt;/authors&gt;&lt;/contributors&gt;&lt;titles&gt;&lt;title&gt;What factors are associated with physical activity in older people, assessed objectively by accelerometry?&lt;/title&gt;&lt;secondary-title&gt;British journal of sports medicine&lt;/secondary-title&gt;&lt;/titles&gt;&lt;periodical&gt;&lt;full-title&gt;British journal of sports medicine&lt;/full-title&gt;&lt;/periodical&gt;&lt;pages&gt;442-450&lt;/pages&gt;&lt;volume&gt;43&lt;/volume&gt;&lt;number&gt;6&lt;/number&gt;&lt;dates&gt;&lt;year&gt;2009&lt;/year&gt;&lt;/dates&gt;&lt;isbn&gt;0306-3674&lt;/isbn&gt;&lt;urls&gt;&lt;related-urls&gt;&lt;url&gt;http://bjsm.bmj.com/content/43/6/442.full.pdf&lt;/url&gt;&lt;/related-urls&gt;&lt;pdf-urls&gt;&lt;url&gt;file://soton.ac.uk/ude/PersonalFiles/Users/sel2g14/mydesktop/Activity and outcome/What factors are associated with physica activity in older people.pdf&lt;/url&gt;&lt;/pdf-urls&gt;&lt;/urls&gt;&lt;electronic-resource-num&gt;10.1136/bjsm.2008.048033&lt;/electronic-resource-num&gt;&lt;/record&gt;&lt;/Cite&gt;&lt;/EndNote&gt;</w:instrText>
      </w:r>
      <w:r w:rsidR="00013CD2" w:rsidRPr="007E6709">
        <w:rPr>
          <w:rFonts w:cstheme="minorHAnsi"/>
        </w:rPr>
        <w:fldChar w:fldCharType="separate"/>
      </w:r>
      <w:r w:rsidR="00805906">
        <w:rPr>
          <w:rFonts w:cstheme="minorHAnsi"/>
          <w:noProof/>
        </w:rPr>
        <w:t>(7)</w:t>
      </w:r>
      <w:r w:rsidR="00013CD2" w:rsidRPr="007E6709">
        <w:rPr>
          <w:rFonts w:cstheme="minorHAnsi"/>
        </w:rPr>
        <w:fldChar w:fldCharType="end"/>
      </w:r>
      <w:r w:rsidR="00013CD2" w:rsidRPr="007E6709">
        <w:rPr>
          <w:rFonts w:cstheme="minorHAnsi"/>
        </w:rPr>
        <w:t xml:space="preserve">. Only 2.5% of participants achieved the recommended 150 minutes weekly of moderate intensity activity in bouts of 10 minutes or more. </w:t>
      </w:r>
      <w:r w:rsidR="00F66247">
        <w:rPr>
          <w:rFonts w:cstheme="minorHAnsi"/>
        </w:rPr>
        <w:t>In the US,</w:t>
      </w:r>
      <w:r w:rsidR="00F11240">
        <w:rPr>
          <w:rFonts w:cstheme="minorHAnsi"/>
        </w:rPr>
        <w:t xml:space="preserve"> it is reported that</w:t>
      </w:r>
      <w:r w:rsidR="00F66247">
        <w:rPr>
          <w:rFonts w:cstheme="minorHAnsi"/>
        </w:rPr>
        <w:t xml:space="preserve"> only 11% </w:t>
      </w:r>
      <w:r w:rsidR="00DB612F">
        <w:rPr>
          <w:rFonts w:cstheme="minorHAnsi"/>
        </w:rPr>
        <w:t xml:space="preserve">of </w:t>
      </w:r>
      <w:r w:rsidR="00F66247">
        <w:rPr>
          <w:rFonts w:cstheme="minorHAnsi"/>
        </w:rPr>
        <w:t>older adults meet the national recommendations of physical activity levels</w:t>
      </w:r>
      <w:r w:rsidR="00DB612F">
        <w:rPr>
          <w:rFonts w:cstheme="minorHAnsi"/>
        </w:rPr>
        <w:t xml:space="preserve"> </w:t>
      </w:r>
      <w:r w:rsidR="00F66247">
        <w:rPr>
          <w:rFonts w:cstheme="minorHAnsi"/>
        </w:rPr>
        <w:fldChar w:fldCharType="begin"/>
      </w:r>
      <w:r w:rsidR="00805906">
        <w:rPr>
          <w:rFonts w:cstheme="minorHAnsi"/>
        </w:rPr>
        <w:instrText xml:space="preserve"> ADDIN EN.CITE &lt;EndNote&gt;&lt;Cite&gt;&lt;Year&gt;2012&lt;/Year&gt;&lt;RecNum&gt;1105&lt;/RecNum&gt;&lt;DisplayText&gt;(8)&lt;/DisplayText&gt;&lt;record&gt;&lt;rec-number&gt;1105&lt;/rec-number&gt;&lt;foreign-keys&gt;&lt;key app="EN" db-id="exa2rxea7ezff1ear5y5wxedv5arversed2s" timestamp="1578400924"&gt;1105&lt;/key&gt;&lt;/foreign-keys&gt;&lt;ref-type name="Report"&gt;27&lt;/ref-type&gt;&lt;contributors&gt;&lt;/contributors&gt;&lt;titles&gt;&lt;title&gt;Older Americans 2010: Key Indicators of Well-Being&lt;/title&gt;&lt;/titles&gt;&lt;dates&gt;&lt;year&gt;2012&lt;/year&gt;&lt;/dates&gt;&lt;publisher&gt;Federal Interagency Forum on Aging-Related Statistics&lt;/publisher&gt;&lt;urls&gt;&lt;related-urls&gt;&lt;url&gt;https://agingstats.gov/docs/PastReports/2010/OA2010.pdf&lt;/url&gt;&lt;/related-urls&gt;&lt;/urls&gt;&lt;access-date&gt;07/01/2020&lt;/access-date&gt;&lt;/record&gt;&lt;/Cite&gt;&lt;/EndNote&gt;</w:instrText>
      </w:r>
      <w:r w:rsidR="00F66247">
        <w:rPr>
          <w:rFonts w:cstheme="minorHAnsi"/>
        </w:rPr>
        <w:fldChar w:fldCharType="separate"/>
      </w:r>
      <w:r w:rsidR="00805906">
        <w:rPr>
          <w:rFonts w:cstheme="minorHAnsi"/>
          <w:noProof/>
        </w:rPr>
        <w:t>(8)</w:t>
      </w:r>
      <w:r w:rsidR="00F66247">
        <w:rPr>
          <w:rFonts w:cstheme="minorHAnsi"/>
        </w:rPr>
        <w:fldChar w:fldCharType="end"/>
      </w:r>
      <w:r w:rsidR="00F66247">
        <w:rPr>
          <w:rFonts w:cstheme="minorHAnsi"/>
        </w:rPr>
        <w:t xml:space="preserve">. </w:t>
      </w:r>
      <w:r w:rsidR="00D93FF8" w:rsidRPr="007E6709">
        <w:rPr>
          <w:rFonts w:cstheme="minorHAnsi"/>
        </w:rPr>
        <w:t xml:space="preserve">These </w:t>
      </w:r>
      <w:r w:rsidR="00AF6B86">
        <w:rPr>
          <w:rFonts w:cstheme="minorHAnsi"/>
        </w:rPr>
        <w:t xml:space="preserve">findings </w:t>
      </w:r>
      <w:r w:rsidR="00D93FF8" w:rsidRPr="007E6709">
        <w:rPr>
          <w:rFonts w:cstheme="minorHAnsi"/>
        </w:rPr>
        <w:t>demonstrate the high prevalence of physical inactivity among community-dwelling older adults</w:t>
      </w:r>
      <w:r w:rsidR="00AF6B86">
        <w:rPr>
          <w:rFonts w:cstheme="minorHAnsi"/>
        </w:rPr>
        <w:t>.</w:t>
      </w:r>
    </w:p>
    <w:p w14:paraId="7FF6C5D6" w14:textId="543F1F7E" w:rsidR="00013CD2" w:rsidRDefault="00D93FF8" w:rsidP="00FD5067">
      <w:pPr>
        <w:spacing w:line="480" w:lineRule="auto"/>
        <w:rPr>
          <w:rFonts w:cstheme="minorHAnsi"/>
        </w:rPr>
      </w:pPr>
      <w:r w:rsidRPr="007E6709">
        <w:rPr>
          <w:rFonts w:cstheme="minorHAnsi"/>
        </w:rPr>
        <w:t xml:space="preserve">Physical inactivity has been </w:t>
      </w:r>
      <w:r w:rsidRPr="007E6709">
        <w:rPr>
          <w:rFonts w:cstheme="minorHAnsi"/>
          <w:lang w:eastAsia="zh-TW"/>
        </w:rPr>
        <w:t xml:space="preserve">acknowledged as a global health issue and is estimated to </w:t>
      </w:r>
      <w:r w:rsidR="0029240C">
        <w:rPr>
          <w:rFonts w:cstheme="minorHAnsi"/>
          <w:lang w:eastAsia="zh-TW"/>
        </w:rPr>
        <w:t xml:space="preserve">contribute to </w:t>
      </w:r>
      <w:r w:rsidRPr="007E6709">
        <w:rPr>
          <w:rFonts w:cstheme="minorHAnsi"/>
          <w:lang w:eastAsia="zh-TW"/>
        </w:rPr>
        <w:t>6% of global deaths</w:t>
      </w:r>
      <w:r w:rsidR="00DB612F">
        <w:rPr>
          <w:rFonts w:cstheme="minorHAnsi"/>
          <w:lang w:eastAsia="zh-TW"/>
        </w:rPr>
        <w:t xml:space="preserve"> </w:t>
      </w:r>
      <w:r w:rsidRPr="007E6709">
        <w:rPr>
          <w:rFonts w:cstheme="minorHAnsi"/>
          <w:lang w:eastAsia="zh-TW"/>
        </w:rPr>
        <w:fldChar w:fldCharType="begin"/>
      </w:r>
      <w:r w:rsidR="00805906">
        <w:rPr>
          <w:rFonts w:cstheme="minorHAnsi"/>
          <w:lang w:eastAsia="zh-TW"/>
        </w:rPr>
        <w:instrText xml:space="preserve"> ADDIN EN.CITE &lt;EndNote&gt;&lt;Cite&gt;&lt;Author&gt;Stevens&lt;/Author&gt;&lt;Year&gt;2009&lt;/Year&gt;&lt;RecNum&gt;192&lt;/RecNum&gt;&lt;DisplayText&gt;(9)&lt;/DisplayText&gt;&lt;record&gt;&lt;rec-number&gt;192&lt;/rec-number&gt;&lt;foreign-keys&gt;&lt;key app="EN" db-id="exa2rxea7ezff1ear5y5wxedv5arversed2s" timestamp="1443789272"&gt;192&lt;/key&gt;&lt;/foreign-keys&gt;&lt;ref-type name="Journal Article"&gt;17&lt;/ref-type&gt;&lt;contributors&gt;&lt;authors&gt;&lt;author&gt;Stevens, Gretchen&lt;/author&gt;&lt;/authors&gt;&lt;/contributors&gt;&lt;titles&gt;&lt;title&gt;Global health risks: progress and challenges&lt;/title&gt;&lt;secondary-title&gt;Bulletin of the World Health Organization&lt;/secondary-title&gt;&lt;/titles&gt;&lt;periodical&gt;&lt;full-title&gt;Bulletin of the World Health Organization&lt;/full-title&gt;&lt;/periodical&gt;&lt;pages&gt;646-646&lt;/pages&gt;&lt;volume&gt;87&lt;/volume&gt;&lt;dates&gt;&lt;year&gt;2009&lt;/year&gt;&lt;/dates&gt;&lt;isbn&gt;9789241563&lt;/isbn&gt;&lt;urls&gt;&lt;related-urls&gt;&lt;url&gt;http://www.who.int/healthinfo/global_burden_disease/GlobalHealthRisks_report_full.pdf&lt;/url&gt;&lt;url&gt;http://www.ncbi.nlm.nih.gov/pmc/articles/PMC2739926/pdf/09-070565.pdf&lt;/url&gt;&lt;/related-urls&gt;&lt;pdf-urls&gt;&lt;url&gt;file://soton.ac.uk/ude/personalfiles/users/sel2g14/mydesktop/Literature Mobility/WHO physical inactivity.pdf&lt;/url&gt;&lt;/pdf-urls&gt;&lt;/urls&gt;&lt;electronic-resource-num&gt;10.2471/BLT.09.070565&lt;/electronic-resource-num&gt;&lt;/record&gt;&lt;/Cite&gt;&lt;/EndNote&gt;</w:instrText>
      </w:r>
      <w:r w:rsidRPr="007E6709">
        <w:rPr>
          <w:rFonts w:cstheme="minorHAnsi"/>
          <w:lang w:eastAsia="zh-TW"/>
        </w:rPr>
        <w:fldChar w:fldCharType="separate"/>
      </w:r>
      <w:r w:rsidR="00805906">
        <w:rPr>
          <w:rFonts w:cstheme="minorHAnsi"/>
          <w:noProof/>
          <w:lang w:eastAsia="zh-TW"/>
        </w:rPr>
        <w:t>(9)</w:t>
      </w:r>
      <w:r w:rsidRPr="007E6709">
        <w:rPr>
          <w:rFonts w:cstheme="minorHAnsi"/>
          <w:lang w:eastAsia="zh-TW"/>
        </w:rPr>
        <w:fldChar w:fldCharType="end"/>
      </w:r>
      <w:r w:rsidRPr="007E6709">
        <w:rPr>
          <w:rFonts w:cstheme="minorHAnsi"/>
          <w:lang w:eastAsia="zh-TW"/>
        </w:rPr>
        <w:t>.</w:t>
      </w:r>
      <w:r w:rsidRPr="007E6709">
        <w:rPr>
          <w:rFonts w:cstheme="minorHAnsi"/>
        </w:rPr>
        <w:t xml:space="preserve">  In the UK, the cost of physical inactivity to the NHS in 2013</w:t>
      </w:r>
      <w:r w:rsidR="00171756">
        <w:rPr>
          <w:rFonts w:cstheme="minorHAnsi"/>
        </w:rPr>
        <w:t xml:space="preserve"> was estimated</w:t>
      </w:r>
      <w:r w:rsidRPr="007E6709">
        <w:rPr>
          <w:rFonts w:cstheme="minorHAnsi"/>
        </w:rPr>
        <w:t xml:space="preserve"> to be £0.9 billion</w:t>
      </w:r>
      <w:r w:rsidR="00DB612F">
        <w:rPr>
          <w:rFonts w:cstheme="minorHAnsi"/>
        </w:rPr>
        <w:t xml:space="preserve"> </w:t>
      </w:r>
      <w:r w:rsidRPr="007E6709">
        <w:rPr>
          <w:rFonts w:cstheme="minorHAnsi"/>
        </w:rPr>
        <w:fldChar w:fldCharType="begin"/>
      </w:r>
      <w:r w:rsidR="00805906">
        <w:rPr>
          <w:rFonts w:cstheme="minorHAnsi"/>
        </w:rPr>
        <w:instrText xml:space="preserve"> ADDIN EN.CITE &lt;EndNote&gt;&lt;Cite&gt;&lt;Author&gt;British Heart Foundation National Centre&lt;/Author&gt;&lt;Year&gt;2014&lt;/Year&gt;&lt;RecNum&gt;239&lt;/RecNum&gt;&lt;DisplayText&gt;(10)&lt;/DisplayText&gt;&lt;record&gt;&lt;rec-number&gt;239&lt;/rec-number&gt;&lt;foreign-keys&gt;&lt;key app="EN" db-id="exa2rxea7ezff1ear5y5wxedv5arversed2s" timestamp="1443792339"&gt;239&lt;/key&gt;&lt;/foreign-keys&gt;&lt;ref-type name="Web Page"&gt;12&lt;/ref-type&gt;&lt;contributors&gt;&lt;authors&gt;&lt;author&gt;British Heart Foundation National Centre,&lt;/author&gt;&lt;/authors&gt;&lt;/contributors&gt;&lt;titles&gt;&lt;title&gt;Economic cost of physical inactivity&lt;/title&gt;&lt;/titles&gt;&lt;number&gt;28/07/2015&lt;/number&gt;&lt;dates&gt;&lt;year&gt;2014&lt;/year&gt;&lt;/dates&gt;&lt;urls&gt;&lt;related-urls&gt;&lt;url&gt;http://www.bhfactive.org.uk/resources-and-publications-item/40/420/index.html&lt;/url&gt;&lt;/related-urls&gt;&lt;/urls&gt;&lt;custom2&gt;28/07/2015&lt;/custom2&gt;&lt;access-date&gt;02/10/2015&lt;/access-date&gt;&lt;/record&gt;&lt;/Cite&gt;&lt;/EndNote&gt;</w:instrText>
      </w:r>
      <w:r w:rsidRPr="007E6709">
        <w:rPr>
          <w:rFonts w:cstheme="minorHAnsi"/>
        </w:rPr>
        <w:fldChar w:fldCharType="separate"/>
      </w:r>
      <w:r w:rsidR="00805906">
        <w:rPr>
          <w:rFonts w:cstheme="minorHAnsi"/>
          <w:noProof/>
        </w:rPr>
        <w:t>(10)</w:t>
      </w:r>
      <w:r w:rsidRPr="007E6709">
        <w:rPr>
          <w:rFonts w:cstheme="minorHAnsi"/>
        </w:rPr>
        <w:fldChar w:fldCharType="end"/>
      </w:r>
      <w:r w:rsidRPr="007E6709">
        <w:rPr>
          <w:rFonts w:cstheme="minorHAnsi"/>
        </w:rPr>
        <w:t xml:space="preserve">. </w:t>
      </w:r>
      <w:r w:rsidR="00013CD2" w:rsidRPr="007E6709">
        <w:rPr>
          <w:rFonts w:cstheme="minorHAnsi"/>
        </w:rPr>
        <w:t xml:space="preserve">Effective interventions are needed to promote increased physical activity among </w:t>
      </w:r>
      <w:r w:rsidR="00013CD2" w:rsidRPr="007E6709">
        <w:rPr>
          <w:rFonts w:cstheme="minorHAnsi"/>
        </w:rPr>
        <w:lastRenderedPageBreak/>
        <w:t>older people to reduce their risk of adverse health outcomes such as coronary heart disease, type 2 diabetes</w:t>
      </w:r>
      <w:r w:rsidR="00DC6E3B">
        <w:rPr>
          <w:rFonts w:cstheme="minorHAnsi"/>
        </w:rPr>
        <w:t>, increased frailty</w:t>
      </w:r>
      <w:r w:rsidR="00013CD2" w:rsidRPr="007E6709">
        <w:rPr>
          <w:rFonts w:cstheme="minorHAnsi"/>
        </w:rPr>
        <w:t xml:space="preserve"> and pre-mature mortality</w:t>
      </w:r>
      <w:r w:rsidR="00DB612F">
        <w:rPr>
          <w:rFonts w:cstheme="minorHAnsi"/>
        </w:rPr>
        <w:t xml:space="preserve"> </w:t>
      </w:r>
      <w:r w:rsidR="00013CD2" w:rsidRPr="007E6709">
        <w:rPr>
          <w:rFonts w:cstheme="minorHAnsi"/>
        </w:rPr>
        <w:fldChar w:fldCharType="begin">
          <w:fldData xml:space="preserve">PEVuZE5vdGU+PENpdGU+PEF1dGhvcj5MZWU8L0F1dGhvcj48WWVhcj4yMDEyPC9ZZWFyPjxSZWNO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</w:fldData>
        </w:fldChar>
      </w:r>
      <w:r w:rsidR="00805906">
        <w:rPr>
          <w:rFonts w:cstheme="minorHAnsi"/>
        </w:rPr>
        <w:instrText xml:space="preserve"> ADDIN EN.CITE </w:instrText>
      </w:r>
      <w:r w:rsidR="00805906">
        <w:rPr>
          <w:rFonts w:cstheme="minorHAnsi"/>
        </w:rPr>
        <w:fldChar w:fldCharType="begin">
          <w:fldData xml:space="preserve">PEVuZE5vdGU+PENpdGU+PEF1dGhvcj5MZWU8L0F1dGhvcj48WWVhcj4yMDEyPC9ZZWFyPjxSZWNO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</w:fldData>
        </w:fldChar>
      </w:r>
      <w:r w:rsidR="00805906">
        <w:rPr>
          <w:rFonts w:cstheme="minorHAnsi"/>
        </w:rPr>
        <w:instrText xml:space="preserve"> ADDIN EN.CITE.DATA </w:instrText>
      </w:r>
      <w:r w:rsidR="00805906">
        <w:rPr>
          <w:rFonts w:cstheme="minorHAnsi"/>
        </w:rPr>
      </w:r>
      <w:r w:rsidR="00805906">
        <w:rPr>
          <w:rFonts w:cstheme="minorHAnsi"/>
        </w:rPr>
        <w:fldChar w:fldCharType="end"/>
      </w:r>
      <w:r w:rsidR="00013CD2" w:rsidRPr="007E6709">
        <w:rPr>
          <w:rFonts w:cstheme="minorHAnsi"/>
        </w:rPr>
      </w:r>
      <w:r w:rsidR="00013CD2" w:rsidRPr="007E6709">
        <w:rPr>
          <w:rFonts w:cstheme="minorHAnsi"/>
        </w:rPr>
        <w:fldChar w:fldCharType="separate"/>
      </w:r>
      <w:r w:rsidR="00805906">
        <w:rPr>
          <w:rFonts w:cstheme="minorHAnsi"/>
          <w:noProof/>
        </w:rPr>
        <w:t>(11, 12)</w:t>
      </w:r>
      <w:r w:rsidR="00013CD2" w:rsidRPr="007E6709">
        <w:rPr>
          <w:rFonts w:cstheme="minorHAnsi"/>
        </w:rPr>
        <w:fldChar w:fldCharType="end"/>
      </w:r>
      <w:r w:rsidR="00013CD2" w:rsidRPr="007E6709">
        <w:rPr>
          <w:rFonts w:cstheme="minorHAnsi"/>
        </w:rPr>
        <w:t>.</w:t>
      </w:r>
    </w:p>
    <w:p w14:paraId="39109F0D" w14:textId="566CB1B3" w:rsidR="00CD5AC8" w:rsidRPr="00C30AE2" w:rsidRDefault="00E0602A" w:rsidP="00C30AE2">
      <w:pPr>
        <w:spacing w:line="480" w:lineRule="auto"/>
        <w:rPr>
          <w:rFonts w:cstheme="minorHAnsi"/>
          <w:highlight w:val="yellow"/>
        </w:rPr>
      </w:pPr>
      <w:r>
        <w:rPr>
          <w:rFonts w:cstheme="minorHAnsi"/>
        </w:rPr>
        <w:t>Increasingly, volunteers are recognised to play an important role in improving patient experience and care</w:t>
      </w:r>
      <w:r w:rsidR="00DB612F">
        <w:rPr>
          <w:rFonts w:cstheme="minorHAnsi"/>
        </w:rPr>
        <w:t xml:space="preserve"> </w:t>
      </w:r>
      <w:r>
        <w:rPr>
          <w:rFonts w:cstheme="minorHAnsi"/>
        </w:rPr>
        <w:fldChar w:fldCharType="begin"/>
      </w:r>
      <w:r w:rsidR="00805906">
        <w:rPr>
          <w:rFonts w:cstheme="minorHAnsi"/>
        </w:rPr>
        <w:instrText xml:space="preserve"> ADDIN EN.CITE &lt;EndNote&gt;&lt;Cite&gt;&lt;Author&gt;Naylor&lt;/Author&gt;&lt;Year&gt;2013&lt;/Year&gt;&lt;RecNum&gt;144&lt;/RecNum&gt;&lt;DisplayText&gt;(13)&lt;/DisplayText&gt;&lt;record&gt;&lt;rec-number&gt;144&lt;/rec-number&gt;&lt;foreign-keys&gt;&lt;key app="EN" db-id="exa2rxea7ezff1ear5y5wxedv5arversed2s" timestamp="1443789271"&gt;144&lt;/key&gt;&lt;/foreign-keys&gt;&lt;ref-type name="Web Page"&gt;12&lt;/ref-type&gt;&lt;contributors&gt;&lt;authors&gt;&lt;author&gt;Naylor, Chris&lt;/author&gt;&lt;author&gt;Mundle, Claire&lt;/author&gt;&lt;author&gt;Weaks, Lisa&lt;/author&gt;&lt;author&gt;Buck, David&lt;/author&gt;&lt;/authors&gt;&lt;/contributors&gt;&lt;titles&gt;&lt;title&gt;Volunteering in health and care: Securing a sustainable future&lt;/title&gt;&lt;/titles&gt;&lt;number&gt;28/07/2015&lt;/number&gt;&lt;keywords&gt;&lt;keyword&gt;health volunteering&lt;/keyword&gt;&lt;keyword&gt;nhs volunteers&lt;/keyword&gt;&lt;keyword&gt;role of volunteers&lt;/keyword&gt;&lt;keyword&gt;social care volunteers&lt;/keyword&gt;&lt;keyword&gt;the king&amp;apos;s fund&lt;/keyword&gt;&lt;keyword&gt;value of volunteering&lt;/keyword&gt;&lt;keyword&gt;voluntary&lt;/keyword&gt;&lt;keyword&gt;volunteering&lt;/keyword&gt;&lt;keyword&gt;workforce&lt;/keyword&gt;&lt;/keywords&gt;&lt;dates&gt;&lt;year&gt;2013&lt;/year&gt;&lt;/dates&gt;&lt;isbn&gt;9781909029057 190902905X&lt;/isbn&gt;&lt;urls&gt;&lt;related-urls&gt;&lt;url&gt;http://www.kingsfund.org.uk/publications/volunteering-health-and-care&lt;/url&gt;&lt;/related-urls&gt;&lt;pdf-urls&gt;&lt;url&gt;file:///C:/Users/sel2g14/AppData/Local/Mendeley Ltd./Mendeley Desktop/Downloaded/Naylor et al. - 2013 - Volunteering in health and care Securing a sustainable future.pdf&lt;/url&gt;&lt;/pdf-urls&gt;&lt;/urls&gt;&lt;custom2&gt;28/07/2015&lt;/custom2&gt;&lt;access-date&gt;28/07/2015&lt;/access-date&gt;&lt;/record&gt;&lt;/Cite&gt;&lt;/EndNote&gt;</w:instrText>
      </w:r>
      <w:r>
        <w:rPr>
          <w:rFonts w:cstheme="minorHAnsi"/>
        </w:rPr>
        <w:fldChar w:fldCharType="separate"/>
      </w:r>
      <w:r w:rsidR="00805906">
        <w:rPr>
          <w:rFonts w:cstheme="minorHAnsi"/>
          <w:noProof/>
        </w:rPr>
        <w:t>(13)</w:t>
      </w:r>
      <w:r>
        <w:rPr>
          <w:rFonts w:cstheme="minorHAnsi"/>
        </w:rPr>
        <w:fldChar w:fldCharType="end"/>
      </w:r>
      <w:r>
        <w:rPr>
          <w:rFonts w:cstheme="minorHAnsi"/>
        </w:rPr>
        <w:t xml:space="preserve">. In some care settings, volunteers are being seen as an integral </w:t>
      </w:r>
      <w:r w:rsidR="00054CA6">
        <w:rPr>
          <w:rFonts w:cstheme="minorHAnsi"/>
        </w:rPr>
        <w:t>p</w:t>
      </w:r>
      <w:r>
        <w:rPr>
          <w:rFonts w:cstheme="minorHAnsi"/>
        </w:rPr>
        <w:t>art of the care team rather than as</w:t>
      </w:r>
      <w:r w:rsidR="00DB612F">
        <w:rPr>
          <w:rFonts w:cstheme="minorHAnsi"/>
        </w:rPr>
        <w:t xml:space="preserve"> an</w:t>
      </w:r>
      <w:r>
        <w:rPr>
          <w:rFonts w:cstheme="minorHAnsi"/>
        </w:rPr>
        <w:t xml:space="preserve"> ‘add-on’</w:t>
      </w:r>
      <w:r>
        <w:rPr>
          <w:rFonts w:cstheme="minorHAnsi"/>
        </w:rPr>
        <w:fldChar w:fldCharType="begin"/>
      </w:r>
      <w:r w:rsidR="00805906">
        <w:rPr>
          <w:rFonts w:cstheme="minorHAnsi"/>
        </w:rPr>
        <w:instrText xml:space="preserve"> ADDIN EN.CITE &lt;EndNote&gt;&lt;Cite&gt;&lt;Author&gt;Galea&lt;/Author&gt;&lt;Year&gt;2013&lt;/Year&gt;&lt;RecNum&gt;1016&lt;/RecNum&gt;&lt;DisplayText&gt;(14)&lt;/DisplayText&gt;&lt;record&gt;&lt;rec-number&gt;1016&lt;/rec-number&gt;&lt;foreign-keys&gt;&lt;key app="EN" db-id="exa2rxea7ezff1ear5y5wxedv5arversed2s" timestamp="1556531184"&gt;1016&lt;/key&gt;&lt;/foreign-keys&gt;&lt;ref-type name="Report"&gt;27&lt;/ref-type&gt;&lt;contributors&gt;&lt;authors&gt;&lt;author&gt;Galea, Amy&lt;/author&gt;&lt;author&gt;Naylor, Chris&lt;/author&gt;&lt;author&gt;Buck, David&lt;/author&gt;&lt;author&gt;Weaks, Lisa&lt;/author&gt;&lt;/authors&gt;&lt;/contributors&gt;&lt;titles&gt;&lt;title&gt;Volunteering in acute trusts in England: Understanding the scale and impact&lt;/title&gt;&lt;/titles&gt;&lt;dates&gt;&lt;year&gt;2013&lt;/year&gt;&lt;/dates&gt;&lt;pub-location&gt;London&lt;/pub-location&gt;&lt;publisher&gt;The King&amp;apos;s Fund&lt;/publisher&gt;&lt;urls&gt;&lt;related-urls&gt;&lt;url&gt;https://www.kingsfund.org.uk/sites/default/files/field/field_publication_file/volunteering-in-acute-trusts-in-england-kingsfund-nov13.pdf&lt;/url&gt;&lt;/related-urls&gt;&lt;/urls&gt;&lt;/record&gt;&lt;/Cite&gt;&lt;/EndNote&gt;</w:instrText>
      </w:r>
      <w:r>
        <w:rPr>
          <w:rFonts w:cstheme="minorHAnsi"/>
        </w:rPr>
        <w:fldChar w:fldCharType="separate"/>
      </w:r>
      <w:r w:rsidR="00805906">
        <w:rPr>
          <w:rFonts w:cstheme="minorHAnsi"/>
          <w:noProof/>
        </w:rPr>
        <w:t>(14)</w:t>
      </w:r>
      <w:r>
        <w:rPr>
          <w:rFonts w:cstheme="minorHAnsi"/>
        </w:rPr>
        <w:fldChar w:fldCharType="end"/>
      </w:r>
      <w:r>
        <w:rPr>
          <w:rFonts w:cstheme="minorHAnsi"/>
        </w:rPr>
        <w:t>. Given the impact of physical inactivity on the health outcomes of older adults</w:t>
      </w:r>
      <w:r w:rsidR="00C136EB">
        <w:rPr>
          <w:rFonts w:cstheme="minorHAnsi"/>
        </w:rPr>
        <w:t xml:space="preserve"> and over stretched health and social care staff</w:t>
      </w:r>
      <w:r>
        <w:rPr>
          <w:rFonts w:cstheme="minorHAnsi"/>
        </w:rPr>
        <w:t>, innovative ideas are needed to ensure that older adults are encouraged to lead an active and healthy lifestyle</w:t>
      </w:r>
      <w:r w:rsidR="00C15263">
        <w:rPr>
          <w:rFonts w:cstheme="minorHAnsi"/>
        </w:rPr>
        <w:t xml:space="preserve">. </w:t>
      </w:r>
      <w:r w:rsidR="00C11D5E">
        <w:t>The</w:t>
      </w:r>
      <w:r w:rsidR="00C15263">
        <w:t>re are</w:t>
      </w:r>
      <w:r w:rsidR="00C11D5E">
        <w:t xml:space="preserve"> cost implication</w:t>
      </w:r>
      <w:r w:rsidR="00C15263">
        <w:t>s in</w:t>
      </w:r>
      <w:r w:rsidR="00C11D5E">
        <w:t xml:space="preserve"> having an intervention delivered by an exercise specialist or healthcare professional. </w:t>
      </w:r>
      <w:r w:rsidR="00C15263">
        <w:t>In a</w:t>
      </w:r>
      <w:r w:rsidR="00C11D5E">
        <w:t xml:space="preserve"> </w:t>
      </w:r>
      <w:r w:rsidR="00C15263">
        <w:t xml:space="preserve">US </w:t>
      </w:r>
      <w:r w:rsidR="00C11D5E">
        <w:t xml:space="preserve">study which evaluated the implementation of </w:t>
      </w:r>
      <w:r w:rsidR="002D2468">
        <w:t>a physical</w:t>
      </w:r>
      <w:r w:rsidR="00C11D5E">
        <w:t xml:space="preserve"> activity promotion programme for </w:t>
      </w:r>
      <w:r w:rsidR="00C15263">
        <w:t>older</w:t>
      </w:r>
      <w:r w:rsidR="00C11D5E">
        <w:t xml:space="preserve"> adults</w:t>
      </w:r>
      <w:r w:rsidR="002D2468">
        <w:t xml:space="preserve"> </w:t>
      </w:r>
      <w:r w:rsidR="00C15263">
        <w:t xml:space="preserve">(age &gt; 60 years) </w:t>
      </w:r>
      <w:r w:rsidR="00C11D5E">
        <w:t xml:space="preserve">in four locations, one site did not hire an exercise specialist as it was felt </w:t>
      </w:r>
      <w:r w:rsidR="00C15263">
        <w:t>that the cost was</w:t>
      </w:r>
      <w:r w:rsidR="00C11D5E">
        <w:t xml:space="preserve"> unsustainable</w:t>
      </w:r>
      <w:r w:rsidR="00DB612F">
        <w:t xml:space="preserve"> </w:t>
      </w:r>
      <w:r w:rsidR="002D2468">
        <w:fldChar w:fldCharType="begin"/>
      </w:r>
      <w:r w:rsidR="00805906">
        <w:instrText xml:space="preserve"> ADDIN EN.CITE &lt;EndNote&gt;&lt;Cite&gt;&lt;Author&gt;Stewart&lt;/Author&gt;&lt;Year&gt;2006&lt;/Year&gt;&lt;RecNum&gt;1096&lt;/RecNum&gt;&lt;DisplayText&gt;(15)&lt;/DisplayText&gt;&lt;record&gt;&lt;rec-number&gt;1096&lt;/rec-number&gt;&lt;foreign-keys&gt;&lt;key app="EN" db-id="exa2rxea7ezff1ear5y5wxedv5arversed2s" timestamp="1573649915"&gt;1096&lt;/key&gt;&lt;/foreign-keys&gt;&lt;ref-type name="Journal Article"&gt;17&lt;/ref-type&gt;&lt;contributors&gt;&lt;authors&gt;&lt;author&gt;Stewart, A. L.&lt;/author&gt;&lt;author&gt;Gillis, D.&lt;/author&gt;&lt;author&gt;Grossman, M.&lt;/author&gt;&lt;author&gt;Castrillo, M.&lt;/author&gt;&lt;author&gt;Pruitt, L.&lt;/author&gt;&lt;author&gt;McLellan, B.&lt;/author&gt;&lt;author&gt;Sperber, N.&lt;/author&gt;&lt;/authors&gt;&lt;/contributors&gt;&lt;auth-address&gt;Institute for Health &amp;amp; Aging, University of California, San Francisco, 3333 California St, Suite 340, San Francisco, CA 94118, USA. Anita.Stewart@ucsf.edu&lt;/auth-address&gt;&lt;titles&gt;&lt;title&gt;Diffusing a research-based physical activity promotion program for seniors into diverse communities: CHAMPS III&lt;/title&gt;&lt;secondary-title&gt;Prev Chronic Dis&lt;/secondary-title&gt;&lt;alt-title&gt;Preventing chronic disease&lt;/alt-title&gt;&lt;/titles&gt;&lt;alt-periodical&gt;&lt;full-title&gt;Preventing chronic disease&lt;/full-title&gt;&lt;/alt-periodical&gt;&lt;pages&gt;A51&lt;/pages&gt;&lt;volume&gt;3&lt;/volume&gt;&lt;number&gt;2&lt;/number&gt;&lt;edition&gt;2006/03/17&lt;/edition&gt;&lt;keywords&gt;&lt;keyword&gt;Aged&lt;/keyword&gt;&lt;keyword&gt;Community Health Services/*organization &amp;amp; administration&lt;/keyword&gt;&lt;keyword&gt;Exercise/*psychology&lt;/keyword&gt;&lt;keyword&gt;Female&lt;/keyword&gt;&lt;keyword&gt;Health Promotion/*methods&lt;/keyword&gt;&lt;keyword&gt;Humans&lt;/keyword&gt;&lt;keyword&gt;Life Style&lt;/keyword&gt;&lt;keyword&gt;Male&lt;/keyword&gt;&lt;keyword&gt;San Francisco&lt;/keyword&gt;&lt;/keywords&gt;&lt;dates&gt;&lt;year&gt;2006&lt;/year&gt;&lt;pub-dates&gt;&lt;date&gt;Apr&lt;/date&gt;&lt;/pub-dates&gt;&lt;/dates&gt;&lt;isbn&gt;1545-1151&lt;/isbn&gt;&lt;accession-num&gt;16539792&lt;/accession-num&gt;&lt;urls&gt;&lt;/urls&gt;&lt;custom2&gt;PMC1563966&lt;/custom2&gt;&lt;remote-database-provider&gt;NLM&lt;/remote-database-provider&gt;&lt;language&gt;eng&lt;/language&gt;&lt;/record&gt;&lt;/Cite&gt;&lt;/EndNote&gt;</w:instrText>
      </w:r>
      <w:r w:rsidR="002D2468">
        <w:fldChar w:fldCharType="separate"/>
      </w:r>
      <w:r w:rsidR="00805906">
        <w:rPr>
          <w:noProof/>
        </w:rPr>
        <w:t>(15)</w:t>
      </w:r>
      <w:r w:rsidR="002D2468">
        <w:fldChar w:fldCharType="end"/>
      </w:r>
      <w:r w:rsidR="00C11D5E">
        <w:t xml:space="preserve">. </w:t>
      </w:r>
      <w:r w:rsidR="002D2468">
        <w:t xml:space="preserve">Instead trained volunteers were used to deliver the interventions and it was reported that the volunteers were able to help increase uptake and adherence to exercise. </w:t>
      </w:r>
      <w:r w:rsidR="00C15263">
        <w:t>As the use of trained volunteers is more cost-effective in comparison to professionals or specialists, these interventions are likely to be more sustainable.</w:t>
      </w:r>
      <w:r w:rsidR="008E37F9">
        <w:t xml:space="preserve"> Other benefits that volunteers may bring include breaking down communication barriers and influencing behaviour through positive role modelling</w:t>
      </w:r>
      <w:r w:rsidR="00DB612F">
        <w:t xml:space="preserve"> </w:t>
      </w:r>
      <w:r w:rsidR="00AF6015" w:rsidRPr="009802E5">
        <w:fldChar w:fldCharType="begin"/>
      </w:r>
      <w:r w:rsidR="00805906" w:rsidRPr="009802E5">
        <w:instrText xml:space="preserve"> ADDIN EN.CITE &lt;EndNote&gt;&lt;Cite&gt;&lt;Author&gt;Peel&lt;/Author&gt;&lt;Year&gt;2009&lt;/Year&gt;&lt;RecNum&gt;1114&lt;/RecNum&gt;&lt;DisplayText&gt;(16)&lt;/DisplayText&gt;&lt;record&gt;&lt;rec-number&gt;1114&lt;/rec-number&gt;&lt;foreign-keys&gt;&lt;key app="EN" db-id="exa2rxea7ezff1ear5y5wxedv5arversed2s" timestamp="1582588056"&gt;1114&lt;/key&gt;&lt;/foreign-keys&gt;&lt;ref-type name="Journal Article"&gt;17&lt;/ref-type&gt;&lt;contributors&gt;&lt;authors&gt;&lt;author&gt;Peel, N. M.&lt;/author&gt;&lt;author&gt;Warburton, J.&lt;/author&gt;&lt;/authors&gt;&lt;/contributors&gt;&lt;auth-address&gt;Australasian Centre on Ageing, The University of Queensland, Australia. n.peel@uq.edu.au&lt;/auth-address&gt;&lt;titles&gt;&lt;title&gt;Using senior volunteers as peer educators: What is the evidence of effectiveness in falls prevention?&lt;/title&gt;&lt;secondary-title&gt;Australas J Ageing&lt;/secondary-title&gt;&lt;alt-title&gt;Australasian journal on ageing&lt;/alt-title&gt;&lt;/titles&gt;&lt;alt-periodical&gt;&lt;full-title&gt;Australasian Journal on Ageing&lt;/full-title&gt;&lt;/alt-periodical&gt;&lt;pages&gt;7-11&lt;/pages&gt;&lt;volume&gt;28&lt;/volume&gt;&lt;number&gt;1&lt;/number&gt;&lt;edition&gt;2009/02/27&lt;/edition&gt;&lt;keywords&gt;&lt;keyword&gt;Accidental Falls/*prevention &amp;amp; control&lt;/keyword&gt;&lt;keyword&gt;Aged&lt;/keyword&gt;&lt;keyword&gt;Cost-Benefit Analysis&lt;/keyword&gt;&lt;keyword&gt;*Health Education&lt;/keyword&gt;&lt;keyword&gt;Health Promotion&lt;/keyword&gt;&lt;keyword&gt;Humans&lt;/keyword&gt;&lt;keyword&gt;*Peer Group&lt;/keyword&gt;&lt;keyword&gt;Power, Psychological&lt;/keyword&gt;&lt;keyword&gt;Social Identification&lt;/keyword&gt;&lt;keyword&gt;*Volunteers&lt;/keyword&gt;&lt;/keywords&gt;&lt;dates&gt;&lt;year&gt;2009&lt;/year&gt;&lt;pub-dates&gt;&lt;date&gt;Mar&lt;/date&gt;&lt;/pub-dates&gt;&lt;/dates&gt;&lt;isbn&gt;1440-6381&lt;/isbn&gt;&lt;accession-num&gt;19243369&lt;/accession-num&gt;&lt;urls&gt;&lt;related-urls&gt;&lt;url&gt;https://onlinelibrary.wiley.com/doi/full/10.1111/j.1741-6612.2008.00320.x&lt;/url&gt;&lt;/related-urls&gt;&lt;/urls&gt;&lt;electronic-resource-num&gt;10.1111/j.1741-6612.2008.00320.x&lt;/electronic-resource-num&gt;&lt;remote-database-provider&gt;NLM&lt;/remote-database-provider&gt;&lt;language&gt;eng&lt;/language&gt;&lt;/record&gt;&lt;/Cite&gt;&lt;/EndNote&gt;</w:instrText>
      </w:r>
      <w:r w:rsidR="00AF6015" w:rsidRPr="009802E5">
        <w:fldChar w:fldCharType="separate"/>
      </w:r>
      <w:r w:rsidR="00805906" w:rsidRPr="009802E5">
        <w:rPr>
          <w:noProof/>
        </w:rPr>
        <w:t>(16)</w:t>
      </w:r>
      <w:r w:rsidR="00AF6015" w:rsidRPr="009802E5">
        <w:fldChar w:fldCharType="end"/>
      </w:r>
      <w:r w:rsidR="008E37F9" w:rsidRPr="009802E5">
        <w:t xml:space="preserve">. </w:t>
      </w:r>
      <w:r w:rsidRPr="009802E5">
        <w:rPr>
          <w:rFonts w:cstheme="minorHAnsi"/>
        </w:rPr>
        <w:t xml:space="preserve">This review aims to explore </w:t>
      </w:r>
      <w:r w:rsidR="00C30AE2" w:rsidRPr="009802E5">
        <w:rPr>
          <w:rFonts w:cstheme="minorHAnsi"/>
        </w:rPr>
        <w:t>the evidence on the use of trained</w:t>
      </w:r>
      <w:r w:rsidRPr="009802E5">
        <w:rPr>
          <w:rFonts w:cstheme="minorHAnsi"/>
        </w:rPr>
        <w:t xml:space="preserve"> volunteers to deliver physical activity interventions for community-dwelling older adults </w:t>
      </w:r>
      <w:r w:rsidR="00C30AE2" w:rsidRPr="009802E5">
        <w:rPr>
          <w:rFonts w:cstheme="minorHAnsi"/>
        </w:rPr>
        <w:t xml:space="preserve">and its impact </w:t>
      </w:r>
      <w:r w:rsidRPr="009802E5">
        <w:rPr>
          <w:rFonts w:cstheme="minorHAnsi"/>
        </w:rPr>
        <w:t xml:space="preserve">on </w:t>
      </w:r>
      <w:r w:rsidR="00C30AE2" w:rsidRPr="009802E5">
        <w:rPr>
          <w:rFonts w:cstheme="minorHAnsi"/>
        </w:rPr>
        <w:t>health</w:t>
      </w:r>
      <w:r w:rsidRPr="009802E5">
        <w:rPr>
          <w:rFonts w:cstheme="minorHAnsi"/>
        </w:rPr>
        <w:t xml:space="preserve"> outcomes.</w:t>
      </w:r>
      <w:r>
        <w:rPr>
          <w:rFonts w:cstheme="minorHAnsi"/>
        </w:rPr>
        <w:t xml:space="preserve">  </w:t>
      </w:r>
    </w:p>
    <w:p w14:paraId="4DB27663" w14:textId="77777777" w:rsidR="007B7F0F" w:rsidRPr="005D2B37" w:rsidRDefault="00973D26" w:rsidP="00FD5067">
      <w:pPr>
        <w:pStyle w:val="Heading1"/>
        <w:spacing w:line="480" w:lineRule="auto"/>
      </w:pPr>
      <w:r w:rsidRPr="005D2B37">
        <w:t>Methods</w:t>
      </w:r>
    </w:p>
    <w:p w14:paraId="52748470" w14:textId="77777777" w:rsidR="00741DE5" w:rsidRPr="005D2B37" w:rsidRDefault="00741DE5" w:rsidP="00FD5067">
      <w:pPr>
        <w:pStyle w:val="Heading2"/>
        <w:spacing w:line="480" w:lineRule="auto"/>
      </w:pPr>
      <w:r w:rsidRPr="005D2B37">
        <w:t>Search strategy and study selection</w:t>
      </w:r>
    </w:p>
    <w:p w14:paraId="5B0999AC" w14:textId="76940C67" w:rsidR="0021752D" w:rsidRDefault="007E6709" w:rsidP="00FD5067">
      <w:pPr>
        <w:spacing w:line="480" w:lineRule="auto"/>
      </w:pPr>
      <w:r>
        <w:t xml:space="preserve">A systematic search </w:t>
      </w:r>
      <w:r w:rsidR="00D93FF8">
        <w:t xml:space="preserve">of the </w:t>
      </w:r>
      <w:r>
        <w:t xml:space="preserve">literature was conducted on five </w:t>
      </w:r>
      <w:r w:rsidR="004D35F2">
        <w:t xml:space="preserve">electronic </w:t>
      </w:r>
      <w:r>
        <w:t xml:space="preserve">databases: MEDLINE, </w:t>
      </w:r>
      <w:proofErr w:type="spellStart"/>
      <w:r>
        <w:t>Embase</w:t>
      </w:r>
      <w:proofErr w:type="spellEnd"/>
      <w:r>
        <w:t xml:space="preserve">, CINAHL, </w:t>
      </w:r>
      <w:proofErr w:type="spellStart"/>
      <w:r>
        <w:t>PEDro</w:t>
      </w:r>
      <w:proofErr w:type="spellEnd"/>
      <w:r>
        <w:t>, and Cochrane library</w:t>
      </w:r>
      <w:r w:rsidR="004D35F2">
        <w:t>, from inception to May 2019.  The inclusion criteria were as follow</w:t>
      </w:r>
      <w:r w:rsidR="00D93FF8">
        <w:t>s</w:t>
      </w:r>
      <w:r w:rsidR="004D35F2">
        <w:t xml:space="preserve">: (1) </w:t>
      </w:r>
      <w:r w:rsidR="00DB612F">
        <w:t xml:space="preserve">a </w:t>
      </w:r>
      <w:r w:rsidR="004D35F2">
        <w:t xml:space="preserve">volunteer-led physical activity intervention, (2) in community-dwelling older people aged </w:t>
      </w:r>
      <w:r w:rsidR="004D35F2">
        <w:rPr>
          <w:rFonts w:cstheme="minorHAnsi"/>
        </w:rPr>
        <w:t>≥</w:t>
      </w:r>
      <w:r w:rsidR="004D35F2">
        <w:t xml:space="preserve"> 65 years, (3) which included any health</w:t>
      </w:r>
      <w:r w:rsidR="00785464">
        <w:t>-related</w:t>
      </w:r>
      <w:r w:rsidR="004D35F2">
        <w:t xml:space="preserve"> outcome measures</w:t>
      </w:r>
      <w:r w:rsidR="002C4679">
        <w:t xml:space="preserve"> (</w:t>
      </w:r>
      <w:r w:rsidR="002C4679" w:rsidRPr="009802E5">
        <w:t>Figure 1)</w:t>
      </w:r>
      <w:r w:rsidR="004D35F2" w:rsidRPr="009802E5">
        <w:t>.</w:t>
      </w:r>
      <w:r w:rsidR="00230421" w:rsidRPr="009802E5">
        <w:t xml:space="preserve"> </w:t>
      </w:r>
      <w:r w:rsidR="00785464" w:rsidRPr="009802E5">
        <w:t xml:space="preserve">The outcome measures presented in this review included physical activity levels, functional status, frailty status, </w:t>
      </w:r>
      <w:r w:rsidR="00785464" w:rsidRPr="009802E5">
        <w:lastRenderedPageBreak/>
        <w:t xml:space="preserve">fear of falls and quality of life. </w:t>
      </w:r>
      <w:r w:rsidR="00230421" w:rsidRPr="009802E5">
        <w:t>The search strategy w</w:t>
      </w:r>
      <w:r w:rsidR="00947CF5" w:rsidRPr="009802E5">
        <w:t xml:space="preserve">as developed by two </w:t>
      </w:r>
      <w:r w:rsidR="00D93FF8" w:rsidRPr="009802E5">
        <w:t>authors</w:t>
      </w:r>
      <w:r w:rsidR="00947CF5" w:rsidRPr="009802E5">
        <w:t xml:space="preserve"> (SL a</w:t>
      </w:r>
      <w:r w:rsidR="00947CF5">
        <w:t xml:space="preserve">nd HR). </w:t>
      </w:r>
      <w:r w:rsidR="004D35F2">
        <w:t xml:space="preserve"> All study designs were included in the review. Studies which were conducted in acute hospital setting</w:t>
      </w:r>
      <w:r w:rsidR="00D93FF8">
        <w:t>s</w:t>
      </w:r>
      <w:r w:rsidR="004D35F2">
        <w:t xml:space="preserve"> </w:t>
      </w:r>
      <w:r w:rsidR="00C136EB">
        <w:t>or</w:t>
      </w:r>
      <w:r w:rsidR="004D35F2">
        <w:t xml:space="preserve"> written in languages other than English, were excluded. </w:t>
      </w:r>
      <w:r w:rsidR="003549C0">
        <w:t xml:space="preserve">This review was registered on PROSPERO: CRD42020154607. </w:t>
      </w:r>
    </w:p>
    <w:p w14:paraId="1A594549" w14:textId="488E431C" w:rsidR="004D35F2" w:rsidRDefault="00CF7AF2" w:rsidP="00FD5067">
      <w:pPr>
        <w:spacing w:line="480" w:lineRule="auto"/>
      </w:pPr>
      <w:r>
        <w:t xml:space="preserve">The screening of titles and abstracts were conducted by two reviewers independently (SL and HR). Articles that were selected by at least one reviewer were included for full text review. Two reviewers (SL and NC) </w:t>
      </w:r>
      <w:r w:rsidR="00DB612F">
        <w:t xml:space="preserve">independently </w:t>
      </w:r>
      <w:r>
        <w:t>reviewed the full text</w:t>
      </w:r>
      <w:r w:rsidR="00D93FF8">
        <w:t>s</w:t>
      </w:r>
      <w:r>
        <w:t xml:space="preserve"> and identified relevant studies for final analysis.</w:t>
      </w:r>
      <w:r w:rsidR="005D2B37">
        <w:t xml:space="preserve"> </w:t>
      </w:r>
      <w:r w:rsidR="004D35F2">
        <w:t xml:space="preserve">Any disagreements were resolved through discussion. </w:t>
      </w:r>
    </w:p>
    <w:p w14:paraId="6DC3C746" w14:textId="77777777" w:rsidR="00741DE5" w:rsidRPr="005D2B37" w:rsidRDefault="00741DE5" w:rsidP="00FD5067">
      <w:pPr>
        <w:pStyle w:val="Heading2"/>
        <w:spacing w:line="480" w:lineRule="auto"/>
      </w:pPr>
      <w:r w:rsidRPr="005D2B37">
        <w:t>Data extraction</w:t>
      </w:r>
      <w:r w:rsidR="00510573">
        <w:t xml:space="preserve"> and analysis</w:t>
      </w:r>
    </w:p>
    <w:p w14:paraId="0AC0CCC2" w14:textId="42FEE3DE" w:rsidR="005D2B37" w:rsidRDefault="003A47F1" w:rsidP="00FD5067">
      <w:pPr>
        <w:spacing w:line="480" w:lineRule="auto"/>
      </w:pPr>
      <w:r>
        <w:t>A pre-defined data extraction template was developed</w:t>
      </w:r>
      <w:r w:rsidR="00510573">
        <w:t xml:space="preserve"> by</w:t>
      </w:r>
      <w:r>
        <w:t xml:space="preserve"> the authors and d</w:t>
      </w:r>
      <w:r w:rsidR="005D2B37">
        <w:t>ata extraction was co</w:t>
      </w:r>
      <w:r>
        <w:t xml:space="preserve">nducted </w:t>
      </w:r>
      <w:r w:rsidR="005D2B37">
        <w:t>by two reviewers (SL</w:t>
      </w:r>
      <w:r w:rsidR="00E7598E">
        <w:t xml:space="preserve"> and </w:t>
      </w:r>
      <w:r w:rsidR="005D2B37">
        <w:t xml:space="preserve">NC). The following data were extracted: author, country, study design, sample characteristics, outcome measures, </w:t>
      </w:r>
      <w:r w:rsidR="00510573">
        <w:t>description</w:t>
      </w:r>
      <w:r w:rsidR="005D2B37">
        <w:t xml:space="preserve"> of</w:t>
      </w:r>
      <w:r w:rsidR="00510573">
        <w:t xml:space="preserve"> the</w:t>
      </w:r>
      <w:r w:rsidR="005D2B37">
        <w:t xml:space="preserve"> physical activity intervention, and main</w:t>
      </w:r>
      <w:r w:rsidR="00DB612F">
        <w:t xml:space="preserve"> study</w:t>
      </w:r>
      <w:r w:rsidR="005D2B37">
        <w:t xml:space="preserve"> findings. </w:t>
      </w:r>
      <w:r w:rsidR="00510573">
        <w:t>I</w:t>
      </w:r>
      <w:r w:rsidR="005C3118">
        <w:t xml:space="preserve">mportant details regarding the </w:t>
      </w:r>
      <w:r w:rsidR="00510573">
        <w:t xml:space="preserve">volunteer-led physical activity </w:t>
      </w:r>
      <w:r w:rsidR="005C3118">
        <w:t>intervention include</w:t>
      </w:r>
      <w:r w:rsidR="00A63600">
        <w:t>d</w:t>
      </w:r>
      <w:r w:rsidR="005C3118">
        <w:t xml:space="preserve"> </w:t>
      </w:r>
      <w:r w:rsidR="00510573">
        <w:t>the type of intervention (</w:t>
      </w:r>
      <w:r w:rsidR="0091783E">
        <w:t>e.g.</w:t>
      </w:r>
      <w:r w:rsidR="00510573">
        <w:t xml:space="preserve">: mobility, strength, balance or aerobic exercises), </w:t>
      </w:r>
      <w:r w:rsidR="005C3118">
        <w:t xml:space="preserve">where they were delivered, </w:t>
      </w:r>
      <w:r w:rsidR="00A63600">
        <w:t xml:space="preserve">frequency and </w:t>
      </w:r>
      <w:r w:rsidR="00510573">
        <w:t>duration of the intervention and follow-up period. Due to the heterogeneity of interventions delivered and outcome measures used, statistical pooling of data was not conducted. PRISMA guidance was adhered to in the reporting of this review</w:t>
      </w:r>
      <w:r w:rsidR="0091115B">
        <w:t xml:space="preserve"> </w:t>
      </w:r>
      <w:r w:rsidR="0091115B">
        <w:fldChar w:fldCharType="begin"/>
      </w:r>
      <w:r w:rsidR="0091115B">
        <w:instrText xml:space="preserve"> ADDIN EN.CITE &lt;EndNote&gt;&lt;Cite&gt;&lt;Author&gt;Moher&lt;/Author&gt;&lt;Year&gt;2009&lt;/Year&gt;&lt;RecNum&gt;1115&lt;/RecNum&gt;&lt;DisplayText&gt;(17)&lt;/DisplayText&gt;&lt;record&gt;&lt;rec-number&gt;1115&lt;/rec-number&gt;&lt;foreign-keys&gt;&lt;key app="EN" db-id="exa2rxea7ezff1ear5y5wxedv5arversed2s" timestamp="1583029605"&gt;1115&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BMJ&lt;/secondary-title&gt;&lt;/titles&gt;&lt;periodical&gt;&lt;full-title&gt;BMJ&lt;/full-title&gt;&lt;/periodical&gt;&lt;pages&gt;b2535&lt;/pages&gt;&lt;volume&gt;339&lt;/volume&gt;&lt;dates&gt;&lt;year&gt;2009&lt;/year&gt;&lt;/dates&gt;&lt;urls&gt;&lt;related-urls&gt;&lt;url&gt;https://www.bmj.com/content/bmj/339/bmj.b2535.full.pdf&lt;/url&gt;&lt;/related-urls&gt;&lt;/urls&gt;&lt;electronic-resource-num&gt;10.1136/bmj.b2535&lt;/electronic-resource-num&gt;&lt;/record&gt;&lt;/Cite&gt;&lt;/EndNote&gt;</w:instrText>
      </w:r>
      <w:r w:rsidR="0091115B">
        <w:fldChar w:fldCharType="separate"/>
      </w:r>
      <w:r w:rsidR="0091115B">
        <w:rPr>
          <w:noProof/>
        </w:rPr>
        <w:t>(17)</w:t>
      </w:r>
      <w:r w:rsidR="0091115B">
        <w:fldChar w:fldCharType="end"/>
      </w:r>
      <w:r w:rsidR="00510573">
        <w:t>.</w:t>
      </w:r>
    </w:p>
    <w:p w14:paraId="217BD990" w14:textId="77777777" w:rsidR="00741DE5" w:rsidRDefault="00741DE5" w:rsidP="00FD5067">
      <w:pPr>
        <w:pStyle w:val="Heading2"/>
        <w:spacing w:line="480" w:lineRule="auto"/>
      </w:pPr>
      <w:r w:rsidRPr="005D2B37">
        <w:t>Quality Rating</w:t>
      </w:r>
    </w:p>
    <w:p w14:paraId="27562DCC" w14:textId="2B2964A4" w:rsidR="00D80FEA" w:rsidRPr="00D80FEA" w:rsidRDefault="00D80FEA" w:rsidP="00FD5067">
      <w:pPr>
        <w:spacing w:line="480" w:lineRule="auto"/>
      </w:pPr>
      <w:r>
        <w:t>The quality of studies was assessed by two reviewers (KI and QT) using the Joanna Briggs Institute’s critical appraisal tool</w:t>
      </w:r>
      <w:r w:rsidR="003A47F1">
        <w:t>s</w:t>
      </w:r>
      <w:r w:rsidR="000872E3">
        <w:t xml:space="preserve"> </w:t>
      </w:r>
      <w:r w:rsidR="00AF26EF">
        <w:fldChar w:fldCharType="begin">
          <w:fldData xml:space="preserve">PEVuZE5vdGU+PENpdGU+PEF1dGhvcj5OdW90aW88L0F1dGhvcj48WWVhcj4yMDE5PC9ZZWFyPjxS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==
</w:fldData>
        </w:fldChar>
      </w:r>
      <w:r w:rsidR="0091115B">
        <w:instrText xml:space="preserve"> ADDIN EN.CITE </w:instrText>
      </w:r>
      <w:r w:rsidR="0091115B">
        <w:fldChar w:fldCharType="begin">
          <w:fldData xml:space="preserve">PEVuZE5vdGU+PENpdGU+PEF1dGhvcj5OdW90aW88L0F1dGhvcj48WWVhcj4yMDE5PC9ZZWFyPjxS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==
</w:fldData>
        </w:fldChar>
      </w:r>
      <w:r w:rsidR="0091115B">
        <w:instrText xml:space="preserve"> ADDIN EN.CITE.DATA </w:instrText>
      </w:r>
      <w:r w:rsidR="0091115B">
        <w:fldChar w:fldCharType="end"/>
      </w:r>
      <w:r w:rsidR="00AF26EF">
        <w:fldChar w:fldCharType="separate"/>
      </w:r>
      <w:r w:rsidR="0091115B">
        <w:rPr>
          <w:noProof/>
        </w:rPr>
        <w:t>(18)</w:t>
      </w:r>
      <w:r w:rsidR="00AF26EF">
        <w:fldChar w:fldCharType="end"/>
      </w:r>
      <w:r>
        <w:t>.</w:t>
      </w:r>
      <w:r w:rsidR="003A47F1">
        <w:t xml:space="preserve"> The tools</w:t>
      </w:r>
      <w:r w:rsidR="00510573">
        <w:t xml:space="preserve"> applied</w:t>
      </w:r>
      <w:r w:rsidR="003A47F1">
        <w:t xml:space="preserve"> were selected based on study design.</w:t>
      </w:r>
      <w:r>
        <w:t xml:space="preserve"> </w:t>
      </w:r>
      <w:r w:rsidR="003A47F1">
        <w:t xml:space="preserve">Randomised controlled trials were given a score out of 13 and non-randomised experimental studies were given a score out of 9. </w:t>
      </w:r>
      <w:r w:rsidR="00744091">
        <w:t xml:space="preserve">Any disagreements were resolved </w:t>
      </w:r>
      <w:r w:rsidR="006C09EE">
        <w:t>by consensus or through</w:t>
      </w:r>
      <w:r w:rsidR="003A47F1">
        <w:t xml:space="preserve"> third party consultation</w:t>
      </w:r>
      <w:r w:rsidR="00744091">
        <w:t xml:space="preserve">. </w:t>
      </w:r>
    </w:p>
    <w:p w14:paraId="3027C5B3" w14:textId="77777777" w:rsidR="007F0FCB" w:rsidRPr="005D2B37" w:rsidRDefault="00973D26" w:rsidP="00FD5067">
      <w:pPr>
        <w:pStyle w:val="Heading1"/>
        <w:spacing w:line="480" w:lineRule="auto"/>
      </w:pPr>
      <w:r w:rsidRPr="005D2B37">
        <w:lastRenderedPageBreak/>
        <w:t xml:space="preserve">Results </w:t>
      </w:r>
    </w:p>
    <w:p w14:paraId="00D82EA9" w14:textId="4515EADC" w:rsidR="007F0FCB" w:rsidRPr="007F0FCB" w:rsidRDefault="007F0FCB" w:rsidP="00FD5067">
      <w:pPr>
        <w:spacing w:line="480" w:lineRule="auto"/>
      </w:pPr>
      <w:r>
        <w:t xml:space="preserve">The initial search identified 1232 articles after duplicates were removed </w:t>
      </w:r>
      <w:r w:rsidR="0055170D">
        <w:t xml:space="preserve">(Figure </w:t>
      </w:r>
      <w:r w:rsidR="002C4679">
        <w:t>2</w:t>
      </w:r>
      <w:r w:rsidR="0055170D">
        <w:t xml:space="preserve">). </w:t>
      </w:r>
      <w:r>
        <w:t>97 articles were selected for abstract review and 3</w:t>
      </w:r>
      <w:r w:rsidR="004773C9">
        <w:t>7</w:t>
      </w:r>
      <w:r>
        <w:t xml:space="preserve"> articles were selected for full text review.</w:t>
      </w:r>
      <w:r w:rsidR="00C16699">
        <w:t xml:space="preserve"> Five systematic review articles were i</w:t>
      </w:r>
      <w:r w:rsidR="00A63600">
        <w:t>dentified</w:t>
      </w:r>
      <w:r w:rsidR="00C16699">
        <w:t xml:space="preserve"> in the abstract screening stage and articles included in th</w:t>
      </w:r>
      <w:r w:rsidR="00C136EB">
        <w:t>os</w:t>
      </w:r>
      <w:r w:rsidR="00C16699">
        <w:t>e reviews were screened</w:t>
      </w:r>
      <w:r w:rsidR="000872E3">
        <w:t>,</w:t>
      </w:r>
      <w:r w:rsidR="00C16699">
        <w:t xml:space="preserve"> a</w:t>
      </w:r>
      <w:r w:rsidR="00A63600">
        <w:t>dding</w:t>
      </w:r>
      <w:r w:rsidR="00C16699">
        <w:t xml:space="preserve"> </w:t>
      </w:r>
      <w:r w:rsidR="00C136EB">
        <w:t>one</w:t>
      </w:r>
      <w:r w:rsidR="00C16699">
        <w:t xml:space="preserve"> additional article </w:t>
      </w:r>
      <w:r w:rsidR="00A63600">
        <w:t xml:space="preserve">to </w:t>
      </w:r>
      <w:r w:rsidR="00C16699">
        <w:t xml:space="preserve">the </w:t>
      </w:r>
      <w:r w:rsidR="00033B49">
        <w:t xml:space="preserve">final full text review of 38 articles. </w:t>
      </w:r>
      <w:r w:rsidR="004B7FF2">
        <w:t>12 papers met the inclusion criteria and were selected for further analysis (</w:t>
      </w:r>
      <w:r w:rsidR="0055170D">
        <w:t>Table</w:t>
      </w:r>
      <w:r w:rsidR="004B7FF2">
        <w:t xml:space="preserve"> 1)</w:t>
      </w:r>
      <w:r w:rsidR="0055170D">
        <w:t>.</w:t>
      </w:r>
      <w:r w:rsidR="004B7FF2">
        <w:t xml:space="preserve"> The quality of the studies is presented in Table </w:t>
      </w:r>
      <w:r w:rsidR="00AB24DC">
        <w:t>1</w:t>
      </w:r>
      <w:r w:rsidR="004B7FF2">
        <w:t>.</w:t>
      </w:r>
    </w:p>
    <w:p w14:paraId="0082B994" w14:textId="77777777" w:rsidR="005E3FBA" w:rsidRDefault="005E3FBA" w:rsidP="00FD5067">
      <w:pPr>
        <w:pStyle w:val="Heading2"/>
        <w:spacing w:line="480" w:lineRule="auto"/>
      </w:pPr>
      <w:r w:rsidRPr="005D2B37">
        <w:t>Study samples</w:t>
      </w:r>
    </w:p>
    <w:p w14:paraId="32160E60" w14:textId="3DF4AED0" w:rsidR="007F0FCB" w:rsidRPr="007F0FCB" w:rsidRDefault="004B7FF2" w:rsidP="00FD5067">
      <w:pPr>
        <w:spacing w:line="480" w:lineRule="auto"/>
      </w:pPr>
      <w:r w:rsidRPr="009802E5">
        <w:t xml:space="preserve">12 papers </w:t>
      </w:r>
      <w:r w:rsidR="00275A3D" w:rsidRPr="009802E5">
        <w:t xml:space="preserve">were </w:t>
      </w:r>
      <w:r w:rsidRPr="009802E5">
        <w:t xml:space="preserve">accepted </w:t>
      </w:r>
      <w:r w:rsidR="000872E3" w:rsidRPr="009802E5">
        <w:t>after</w:t>
      </w:r>
      <w:r w:rsidRPr="009802E5">
        <w:t xml:space="preserve"> full text review</w:t>
      </w:r>
      <w:r w:rsidR="00275A3D" w:rsidRPr="009802E5">
        <w:t>. However</w:t>
      </w:r>
      <w:r w:rsidRPr="009802E5">
        <w:t xml:space="preserve">, </w:t>
      </w:r>
      <w:r w:rsidR="00C16699" w:rsidRPr="009802E5">
        <w:t>five</w:t>
      </w:r>
      <w:r w:rsidRPr="009802E5">
        <w:t xml:space="preserve"> papers published findings from the same study</w:t>
      </w:r>
      <w:r w:rsidR="00A97AA0" w:rsidRPr="009802E5">
        <w:t xml:space="preserve"> </w:t>
      </w:r>
      <w:r w:rsidR="00114736" w:rsidRPr="009802E5">
        <w:t xml:space="preserve">which explored the impact of a home-based physical and nutritional intervention on various outcome measures </w:t>
      </w:r>
      <w:r w:rsidR="008129A3" w:rsidRPr="009802E5">
        <w:fldChar w:fldCharType="begin">
          <w:fldData xml:space="preserve">PEVuZE5vdGU+PENpdGU+PEF1dGhvcj5IYWlkZXI8L0F1dGhvcj48WWVhcj4yMDE3PC9ZZWFyPjxS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</w:fldData>
        </w:fldChar>
      </w:r>
      <w:r w:rsidR="0091115B" w:rsidRPr="009802E5">
        <w:instrText xml:space="preserve"> ADDIN EN.CITE </w:instrText>
      </w:r>
      <w:r w:rsidR="0091115B" w:rsidRPr="009802E5">
        <w:fldChar w:fldCharType="begin">
          <w:fldData xml:space="preserve">PEVuZE5vdGU+PENpdGU+PEF1dGhvcj5IYWlkZXI8L0F1dGhvcj48WWVhcj4yMDE3PC9ZZWFyPjxS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</w:fldData>
        </w:fldChar>
      </w:r>
      <w:r w:rsidR="0091115B" w:rsidRPr="009802E5">
        <w:instrText xml:space="preserve"> ADDIN EN.CITE.DATA </w:instrText>
      </w:r>
      <w:r w:rsidR="0091115B" w:rsidRPr="009802E5">
        <w:fldChar w:fldCharType="end"/>
      </w:r>
      <w:r w:rsidR="008129A3" w:rsidRPr="009802E5">
        <w:fldChar w:fldCharType="separate"/>
      </w:r>
      <w:r w:rsidR="0091115B" w:rsidRPr="009802E5">
        <w:rPr>
          <w:noProof/>
        </w:rPr>
        <w:t>(19-23)</w:t>
      </w:r>
      <w:r w:rsidR="008129A3" w:rsidRPr="009802E5">
        <w:fldChar w:fldCharType="end"/>
      </w:r>
      <w:r w:rsidRPr="009802E5">
        <w:t xml:space="preserve">. </w:t>
      </w:r>
      <w:r w:rsidR="00275A3D" w:rsidRPr="009802E5">
        <w:t>E</w:t>
      </w:r>
      <w:r w:rsidR="00334DFE" w:rsidRPr="009802E5">
        <w:t>ight</w:t>
      </w:r>
      <w:r w:rsidR="008129A3" w:rsidRPr="009802E5">
        <w:t xml:space="preserve"> studies were included </w:t>
      </w:r>
      <w:r w:rsidR="00275A3D" w:rsidRPr="009802E5">
        <w:t>in</w:t>
      </w:r>
      <w:r w:rsidR="00F65B8D" w:rsidRPr="009802E5">
        <w:t xml:space="preserve"> the</w:t>
      </w:r>
      <w:r w:rsidR="00275A3D" w:rsidRPr="009802E5">
        <w:t xml:space="preserve"> narrative</w:t>
      </w:r>
      <w:r w:rsidR="008129A3" w:rsidRPr="009802E5">
        <w:t xml:space="preserve"> analysis, </w:t>
      </w:r>
      <w:r w:rsidR="00BD30CF" w:rsidRPr="009802E5">
        <w:t xml:space="preserve">which included </w:t>
      </w:r>
      <w:bookmarkStart w:id="5" w:name="_Hlk33523890"/>
      <w:r w:rsidR="00334DFE" w:rsidRPr="009802E5">
        <w:t>three</w:t>
      </w:r>
      <w:r w:rsidR="00BD30CF" w:rsidRPr="009802E5">
        <w:t xml:space="preserve"> randomised controlled trials</w:t>
      </w:r>
      <w:r w:rsidR="00A97AA0" w:rsidRPr="009802E5">
        <w:t xml:space="preserve"> </w:t>
      </w:r>
      <w:r w:rsidR="00BD30CF" w:rsidRPr="009802E5">
        <w:fldChar w:fldCharType="begin">
          <w:fldData xml:space="preserve">PEVuZE5vdGU+PENpdGU+PEF1dGhvcj5DaGVuPC9BdXRob3I+PFllYXI+MjAxNjwvWWVhcj48UmVj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</w:fldData>
        </w:fldChar>
      </w:r>
      <w:r w:rsidR="0091115B" w:rsidRPr="009802E5">
        <w:instrText xml:space="preserve"> ADDIN EN.CITE </w:instrText>
      </w:r>
      <w:r w:rsidR="0091115B" w:rsidRPr="009802E5">
        <w:fldChar w:fldCharType="begin">
          <w:fldData xml:space="preserve">PEVuZE5vdGU+PENpdGU+PEF1dGhvcj5DaGVuPC9BdXRob3I+PFllYXI+MjAxNjwvWWVhcj48UmVj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</w:fldData>
        </w:fldChar>
      </w:r>
      <w:r w:rsidR="0091115B" w:rsidRPr="009802E5">
        <w:instrText xml:space="preserve"> ADDIN EN.CITE.DATA </w:instrText>
      </w:r>
      <w:r w:rsidR="0091115B" w:rsidRPr="009802E5">
        <w:fldChar w:fldCharType="end"/>
      </w:r>
      <w:r w:rsidR="00BD30CF" w:rsidRPr="009802E5">
        <w:fldChar w:fldCharType="separate"/>
      </w:r>
      <w:r w:rsidR="0091115B" w:rsidRPr="009802E5">
        <w:rPr>
          <w:noProof/>
        </w:rPr>
        <w:t>(22, 24, 25)</w:t>
      </w:r>
      <w:r w:rsidR="00BD30CF" w:rsidRPr="009802E5">
        <w:fldChar w:fldCharType="end"/>
      </w:r>
      <w:r w:rsidR="00BD30CF" w:rsidRPr="009802E5">
        <w:t xml:space="preserve">, </w:t>
      </w:r>
      <w:r w:rsidR="00334DFE" w:rsidRPr="009802E5">
        <w:t xml:space="preserve">two quasi-experimental studies </w:t>
      </w:r>
      <w:r w:rsidR="00334DFE" w:rsidRPr="009802E5">
        <w:fldChar w:fldCharType="begin">
          <w:fldData xml:space="preserve">PEVuZE5vdGU+PENpdGU+PEF1dGhvcj5OYW5kdXJpPC9BdXRob3I+PFllYXI+MjAxODwvWWVhcj48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</w:fldData>
        </w:fldChar>
      </w:r>
      <w:r w:rsidR="0091115B" w:rsidRPr="009802E5">
        <w:instrText xml:space="preserve"> ADDIN EN.CITE </w:instrText>
      </w:r>
      <w:r w:rsidR="0091115B" w:rsidRPr="009802E5">
        <w:fldChar w:fldCharType="begin">
          <w:fldData xml:space="preserve">PEVuZE5vdGU+PENpdGU+PEF1dGhvcj5OYW5kdXJpPC9BdXRob3I+PFllYXI+MjAxODwvWWVhcj48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</w:fldData>
        </w:fldChar>
      </w:r>
      <w:r w:rsidR="0091115B" w:rsidRPr="009802E5">
        <w:instrText xml:space="preserve"> ADDIN EN.CITE.DATA </w:instrText>
      </w:r>
      <w:r w:rsidR="0091115B" w:rsidRPr="009802E5">
        <w:fldChar w:fldCharType="end"/>
      </w:r>
      <w:r w:rsidR="00334DFE" w:rsidRPr="009802E5">
        <w:fldChar w:fldCharType="separate"/>
      </w:r>
      <w:r w:rsidR="0091115B" w:rsidRPr="009802E5">
        <w:rPr>
          <w:noProof/>
        </w:rPr>
        <w:t>(26, 27)</w:t>
      </w:r>
      <w:r w:rsidR="00334DFE" w:rsidRPr="009802E5">
        <w:fldChar w:fldCharType="end"/>
      </w:r>
      <w:r w:rsidR="00C16699" w:rsidRPr="009802E5">
        <w:t>, a large prospective cohort study</w:t>
      </w:r>
      <w:r w:rsidR="00A97AA0" w:rsidRPr="009802E5">
        <w:t xml:space="preserve"> </w:t>
      </w:r>
      <w:r w:rsidR="00C16699" w:rsidRPr="009802E5">
        <w:fldChar w:fldCharType="begin">
          <w:fldData xml:space="preserve">PEVuZE5vdGU+PENpdGU+PEF1dGhvcj5ZYW1hZGE8L0F1dGhvcj48WWVhcj4yMDE3PC9ZZWFyPjxS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</w:fldData>
        </w:fldChar>
      </w:r>
      <w:r w:rsidR="0091115B" w:rsidRPr="009802E5">
        <w:instrText xml:space="preserve"> ADDIN EN.CITE </w:instrText>
      </w:r>
      <w:r w:rsidR="0091115B" w:rsidRPr="009802E5">
        <w:fldChar w:fldCharType="begin">
          <w:fldData xml:space="preserve">PEVuZE5vdGU+PENpdGU+PEF1dGhvcj5ZYW1hZGE8L0F1dGhvcj48WWVhcj4yMDE3PC9ZZWFyPjxS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</w:fldData>
        </w:fldChar>
      </w:r>
      <w:r w:rsidR="0091115B" w:rsidRPr="009802E5">
        <w:instrText xml:space="preserve"> ADDIN EN.CITE.DATA </w:instrText>
      </w:r>
      <w:r w:rsidR="0091115B" w:rsidRPr="009802E5">
        <w:fldChar w:fldCharType="end"/>
      </w:r>
      <w:r w:rsidR="00C16699" w:rsidRPr="009802E5">
        <w:fldChar w:fldCharType="separate"/>
      </w:r>
      <w:r w:rsidR="0091115B" w:rsidRPr="009802E5">
        <w:rPr>
          <w:noProof/>
        </w:rPr>
        <w:t>(28)</w:t>
      </w:r>
      <w:r w:rsidR="00C16699" w:rsidRPr="009802E5">
        <w:fldChar w:fldCharType="end"/>
      </w:r>
      <w:r w:rsidR="00C16699" w:rsidRPr="009802E5">
        <w:t>, an observational study</w:t>
      </w:r>
      <w:r w:rsidR="00A97AA0" w:rsidRPr="009802E5">
        <w:t xml:space="preserve"> </w:t>
      </w:r>
      <w:r w:rsidR="00C16699" w:rsidRPr="009802E5">
        <w:fldChar w:fldCharType="begin"/>
      </w:r>
      <w:r w:rsidR="0091115B" w:rsidRPr="009802E5">
        <w:instrText xml:space="preserve"> ADDIN EN.CITE &lt;EndNote&gt;&lt;Cite&gt;&lt;Author&gt;Izutsu&lt;/Author&gt;&lt;Year&gt;2017&lt;/Year&gt;&lt;RecNum&gt;1085&lt;/RecNum&gt;&lt;DisplayText&gt;(29)&lt;/DisplayText&gt;&lt;record&gt;&lt;rec-number&gt;1085&lt;/rec-number&gt;&lt;foreign-keys&gt;&lt;key app="EN" db-id="exa2rxea7ezff1ear5y5wxedv5arversed2s" timestamp="1571145615"&gt;1085&lt;/key&gt;&lt;/foreign-keys&gt;&lt;ref-type name="Journal Article"&gt;17&lt;/ref-type&gt;&lt;contributors&gt;&lt;authors&gt;&lt;author&gt;Izutsu, Kazumi&lt;/author&gt;&lt;author&gt;Arima, Kazuhiko&lt;/author&gt;&lt;author&gt;Abe, Yasuyo&lt;/author&gt;&lt;author&gt;Okabe, Takuhiro&lt;/author&gt;&lt;author&gt;Tomita, Yoshihito&lt;/author&gt;&lt;author&gt;Mizukami, Satoshi&lt;/author&gt;&lt;author&gt;Kanagae, Mitsuo&lt;/author&gt;&lt;author&gt;Nishimura, Takayuki&lt;/author&gt;&lt;author&gt;Aoyagi, Kiyoshi&lt;/author&gt;&lt;/authors&gt;&lt;/contributors&gt;&lt;titles&gt;&lt;title&gt;Exercise intervention implemented by trained volunteers improves health-related quality of life among Japanese community-dwelling older females: an intervention study&lt;/title&gt;&lt;secondary-title&gt;Journal of physical therapy science&lt;/secondary-title&gt;&lt;alt-title&gt;J Phys Ther Sci&lt;/alt-title&gt;&lt;/titles&gt;&lt;periodical&gt;&lt;full-title&gt;Journal of physical therapy science&lt;/full-title&gt;&lt;abbr-1&gt;J Phys Ther Sci&lt;/abbr-1&gt;&lt;/periodical&gt;&lt;alt-periodical&gt;&lt;full-title&gt;Journal of physical therapy science&lt;/full-title&gt;&lt;abbr-1&gt;J Phys Ther Sci&lt;/abbr-1&gt;&lt;/alt-periodical&gt;&lt;pages&gt;2126-2132&lt;/pages&gt;&lt;volume&gt;29&lt;/volume&gt;&lt;number&gt;12&lt;/number&gt;&lt;edition&gt;2017/12/07&lt;/edition&gt;&lt;keywords&gt;&lt;keyword&gt;Exercise intervention&lt;/keyword&gt;&lt;keyword&gt;Health professionals&lt;/keyword&gt;&lt;keyword&gt;Peer-led programs&lt;/keyword&gt;&lt;/keywords&gt;&lt;dates&gt;&lt;year&gt;2017&lt;/year&gt;&lt;/dates&gt;&lt;publisher&gt;The Society of Physical Therapy Science&lt;/publisher&gt;&lt;isbn&gt;0915-5287&amp;#xD;2187-5626&lt;/isbn&gt;&lt;accession-num&gt;29643589&lt;/accession-num&gt;&lt;urls&gt;&lt;related-urls&gt;&lt;url&gt;https://www.ncbi.nlm.nih.gov/pubmed/29643589&lt;/url&gt;&lt;url&gt;https://www.ncbi.nlm.nih.gov/pmc/articles/PMC5890215/&lt;/url&gt;&lt;url&gt;https://www.ncbi.nlm.nih.gov/pmc/articles/PMC5890215/pdf/jpts-29-2126.pdf&lt;/url&gt;&lt;/related-urls&gt;&lt;/urls&gt;&lt;electronic-resource-num&gt;10.1589/jpts.29.2126&lt;/electronic-resource-num&gt;&lt;remote-database-name&gt;PubMed&lt;/remote-database-name&gt;&lt;language&gt;eng&lt;/language&gt;&lt;/record&gt;&lt;/Cite&gt;&lt;/EndNote&gt;</w:instrText>
      </w:r>
      <w:r w:rsidR="00C16699" w:rsidRPr="009802E5">
        <w:fldChar w:fldCharType="separate"/>
      </w:r>
      <w:r w:rsidR="0091115B" w:rsidRPr="009802E5">
        <w:rPr>
          <w:noProof/>
        </w:rPr>
        <w:t>(29)</w:t>
      </w:r>
      <w:r w:rsidR="00C16699" w:rsidRPr="009802E5">
        <w:fldChar w:fldCharType="end"/>
      </w:r>
      <w:r w:rsidR="00C16699" w:rsidRPr="009802E5">
        <w:t xml:space="preserve"> and a single group repeated measure design study</w:t>
      </w:r>
      <w:r w:rsidR="00A97AA0" w:rsidRPr="009802E5">
        <w:t xml:space="preserve"> </w:t>
      </w:r>
      <w:r w:rsidR="00C16699" w:rsidRPr="009802E5">
        <w:fldChar w:fldCharType="begin"/>
      </w:r>
      <w:r w:rsidR="0091115B" w:rsidRPr="009802E5">
        <w:instrText xml:space="preserve"> ADDIN EN.CITE &lt;EndNote&gt;&lt;Cite&gt;&lt;Author&gt;Healy&lt;/Author&gt;&lt;Year&gt;2008&lt;/Year&gt;&lt;RecNum&gt;1086&lt;/RecNum&gt;&lt;DisplayText&gt;(30)&lt;/DisplayText&gt;&lt;record&gt;&lt;rec-number&gt;1086&lt;/rec-number&gt;&lt;foreign-keys&gt;&lt;key app="EN" db-id="exa2rxea7ezff1ear5y5wxedv5arversed2s" timestamp="1571145730"&gt;1086&lt;/key&gt;&lt;/foreign-keys&gt;&lt;ref-type name="Journal Article"&gt;17&lt;/ref-type&gt;&lt;contributors&gt;&lt;authors&gt;&lt;author&gt;Healy, Tara C.&lt;/author&gt;&lt;author&gt;Peng, Cheng&lt;/author&gt;&lt;author&gt;Haynes, Margaret S.&lt;/author&gt;&lt;author&gt;McMahon, Elaine M.&lt;/author&gt;&lt;author&gt;Botler, Joel L.&lt;/author&gt;&lt;author&gt;Gross, Laurence&lt;/author&gt;&lt;/authors&gt;&lt;/contributors&gt;&lt;auth-address&gt;Healy, Tara C.: thealy@usm.maine.edu&lt;/auth-address&gt;&lt;titles&gt;&lt;title&gt;The feasibility and effectiveness of translating a matter of balance into a volunteer lay leader model&lt;/title&gt;&lt;secondary-title&gt;Journal of Applied Gerontology&lt;/secondary-title&gt;&lt;/titles&gt;&lt;periodical&gt;&lt;full-title&gt;Journal of Applied Gerontology&lt;/full-title&gt;&lt;/periodical&gt;&lt;pages&gt;34-51&lt;/pages&gt;&lt;volume&gt;27&lt;/volume&gt;&lt;number&gt;1&lt;/number&gt;&lt;keywords&gt;&lt;keyword&gt;*Clinical Trials&lt;/keyword&gt;&lt;keyword&gt;*Evidence Based Practice&lt;/keyword&gt;&lt;keyword&gt;*Falls&lt;/keyword&gt;&lt;keyword&gt;*Health Promotion&lt;/keyword&gt;&lt;keyword&gt;*Prevention&lt;/keyword&gt;&lt;keyword&gt;Cognitive Behavior Therapy&lt;/keyword&gt;&lt;/keywords&gt;&lt;dates&gt;&lt;year&gt;2008&lt;/year&gt;&lt;/dates&gt;&lt;pub-location&gt;US&lt;/pub-location&gt;&lt;publisher&gt;Sage Publications&lt;/publisher&gt;&lt;isbn&gt;1552-4523(Electronic),0733-4648(Print)&lt;/isbn&gt;&lt;urls&gt;&lt;/urls&gt;&lt;electronic-resource-num&gt;10.1177/0733464807308620&lt;/electronic-resource-num&gt;&lt;/record&gt;&lt;/Cite&gt;&lt;/EndNote&gt;</w:instrText>
      </w:r>
      <w:r w:rsidR="00C16699" w:rsidRPr="009802E5">
        <w:fldChar w:fldCharType="separate"/>
      </w:r>
      <w:r w:rsidR="0091115B" w:rsidRPr="009802E5">
        <w:rPr>
          <w:noProof/>
        </w:rPr>
        <w:t>(30)</w:t>
      </w:r>
      <w:r w:rsidR="00C16699" w:rsidRPr="009802E5">
        <w:fldChar w:fldCharType="end"/>
      </w:r>
      <w:bookmarkEnd w:id="5"/>
      <w:r w:rsidR="00C16699" w:rsidRPr="009802E5">
        <w:t xml:space="preserve">. </w:t>
      </w:r>
      <w:r w:rsidR="00033B49" w:rsidRPr="009802E5">
        <w:t>Six studies</w:t>
      </w:r>
      <w:r w:rsidR="00033B49">
        <w:t xml:space="preserve"> were conducted among older people who were living at home, one study included older people in assisted living facilities</w:t>
      </w:r>
      <w:r w:rsidR="00A97AA0">
        <w:t xml:space="preserve"> </w:t>
      </w:r>
      <w:r w:rsidR="00033B49">
        <w:fldChar w:fldCharType="begin">
          <w:fldData xml:space="preserve">PEVuZE5vdGU+PENpdGU+PEF1dGhvcj5OYW5kdXJpPC9BdXRob3I+PFllYXI+MjAxODwvWWVhcj48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</w:fldData>
        </w:fldChar>
      </w:r>
      <w:r w:rsidR="0091115B">
        <w:instrText xml:space="preserve"> ADDIN EN.CITE </w:instrText>
      </w:r>
      <w:r w:rsidR="0091115B">
        <w:fldChar w:fldCharType="begin">
          <w:fldData xml:space="preserve">PEVuZE5vdGU+PENpdGU+PEF1dGhvcj5OYW5kdXJpPC9BdXRob3I+PFllYXI+MjAxODwvWWVhcj48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</w:fldData>
        </w:fldChar>
      </w:r>
      <w:r w:rsidR="0091115B">
        <w:instrText xml:space="preserve"> ADDIN EN.CITE.DATA </w:instrText>
      </w:r>
      <w:r w:rsidR="0091115B">
        <w:fldChar w:fldCharType="end"/>
      </w:r>
      <w:r w:rsidR="00033B49">
        <w:fldChar w:fldCharType="separate"/>
      </w:r>
      <w:r w:rsidR="0091115B">
        <w:rPr>
          <w:noProof/>
        </w:rPr>
        <w:t>(26)</w:t>
      </w:r>
      <w:r w:rsidR="00033B49">
        <w:fldChar w:fldCharType="end"/>
      </w:r>
      <w:r w:rsidR="00033B49">
        <w:t xml:space="preserve"> and one study included nursing home </w:t>
      </w:r>
      <w:r w:rsidR="00C136EB">
        <w:t>residents</w:t>
      </w:r>
      <w:r w:rsidR="004D0598">
        <w:t xml:space="preserve"> </w:t>
      </w:r>
      <w:r w:rsidR="00033B49">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rsidR="0091115B">
        <w:instrText xml:space="preserve"> ADDIN EN.CITE </w:instrText>
      </w:r>
      <w:r w:rsidR="0091115B">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rsidR="0091115B">
        <w:instrText xml:space="preserve"> ADDIN EN.CITE.DATA </w:instrText>
      </w:r>
      <w:r w:rsidR="0091115B">
        <w:fldChar w:fldCharType="end"/>
      </w:r>
      <w:r w:rsidR="00033B49">
        <w:fldChar w:fldCharType="separate"/>
      </w:r>
      <w:r w:rsidR="0091115B">
        <w:rPr>
          <w:noProof/>
        </w:rPr>
        <w:t>(24)</w:t>
      </w:r>
      <w:r w:rsidR="00033B49">
        <w:fldChar w:fldCharType="end"/>
      </w:r>
      <w:r w:rsidR="00033B49">
        <w:t xml:space="preserve">. The median sample size was </w:t>
      </w:r>
      <w:r w:rsidR="00A97AA0">
        <w:t xml:space="preserve">122 (IQR 65 – 796), and varied considerably from </w:t>
      </w:r>
      <w:r w:rsidR="002D769B">
        <w:t xml:space="preserve">40 </w:t>
      </w:r>
      <w:r w:rsidR="002D769B">
        <w:fldChar w:fldCharType="begin">
          <w:fldData xml:space="preserve">PEVuZE5vdGU+PENpdGU+PEF1dGhvcj5OYW5kdXJpPC9BdXRob3I+PFllYXI+MjAxODwvWWVhcj48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</w:fldData>
        </w:fldChar>
      </w:r>
      <w:r w:rsidR="0091115B">
        <w:instrText xml:space="preserve"> ADDIN EN.CITE </w:instrText>
      </w:r>
      <w:r w:rsidR="0091115B">
        <w:fldChar w:fldCharType="begin">
          <w:fldData xml:space="preserve">PEVuZE5vdGU+PENpdGU+PEF1dGhvcj5OYW5kdXJpPC9BdXRob3I+PFllYXI+MjAxODwvWWVhcj48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</w:fldData>
        </w:fldChar>
      </w:r>
      <w:r w:rsidR="0091115B">
        <w:instrText xml:space="preserve"> ADDIN EN.CITE.DATA </w:instrText>
      </w:r>
      <w:r w:rsidR="0091115B">
        <w:fldChar w:fldCharType="end"/>
      </w:r>
      <w:r w:rsidR="002D769B">
        <w:fldChar w:fldCharType="separate"/>
      </w:r>
      <w:r w:rsidR="0091115B">
        <w:rPr>
          <w:noProof/>
        </w:rPr>
        <w:t>(26)</w:t>
      </w:r>
      <w:r w:rsidR="002D769B">
        <w:fldChar w:fldCharType="end"/>
      </w:r>
      <w:r w:rsidR="00A97AA0">
        <w:t xml:space="preserve"> to 3240 </w:t>
      </w:r>
      <w:r w:rsidR="00A97AA0">
        <w:fldChar w:fldCharType="begin">
          <w:fldData xml:space="preserve">PEVuZE5vdGU+PENpdGU+PEF1dGhvcj5ZYW1hZGE8L0F1dGhvcj48WWVhcj4yMDE3PC9ZZWFyPjxS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</w:fldData>
        </w:fldChar>
      </w:r>
      <w:r w:rsidR="0091115B">
        <w:instrText xml:space="preserve"> ADDIN EN.CITE </w:instrText>
      </w:r>
      <w:r w:rsidR="0091115B">
        <w:fldChar w:fldCharType="begin">
          <w:fldData xml:space="preserve">PEVuZE5vdGU+PENpdGU+PEF1dGhvcj5ZYW1hZGE8L0F1dGhvcj48WWVhcj4yMDE3PC9ZZWFyPjxS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</w:fldData>
        </w:fldChar>
      </w:r>
      <w:r w:rsidR="0091115B">
        <w:instrText xml:space="preserve"> ADDIN EN.CITE.DATA </w:instrText>
      </w:r>
      <w:r w:rsidR="0091115B">
        <w:fldChar w:fldCharType="end"/>
      </w:r>
      <w:r w:rsidR="00A97AA0">
        <w:fldChar w:fldCharType="separate"/>
      </w:r>
      <w:r w:rsidR="0091115B">
        <w:rPr>
          <w:noProof/>
        </w:rPr>
        <w:t>(28)</w:t>
      </w:r>
      <w:r w:rsidR="00A97AA0">
        <w:fldChar w:fldCharType="end"/>
      </w:r>
      <w:r w:rsidR="00A97AA0">
        <w:t xml:space="preserve"> participants.  </w:t>
      </w:r>
      <w:r w:rsidR="007E13CF">
        <w:t xml:space="preserve">The participant mean age in these studies ranged from </w:t>
      </w:r>
      <w:r w:rsidR="00C95A16">
        <w:t xml:space="preserve">75.5 years </w:t>
      </w:r>
      <w:r w:rsidR="00C95A16">
        <w:fldChar w:fldCharType="begin"/>
      </w:r>
      <w:r w:rsidR="0091115B">
        <w:instrText xml:space="preserve"> ADDIN EN.CITE &lt;EndNote&gt;&lt;Cite&gt;&lt;Author&gt;Waters&lt;/Author&gt;&lt;Year&gt;2011&lt;/Year&gt;&lt;RecNum&gt;1046&lt;/RecNum&gt;&lt;DisplayText&gt;(27)&lt;/DisplayText&gt;&lt;record&gt;&lt;rec-number&gt;1046&lt;/rec-number&gt;&lt;foreign-keys&gt;&lt;key app="EN" db-id="exa2rxea7ezff1ear5y5wxedv5arversed2s" timestamp="1557842976"&gt;1046&lt;/key&gt;&lt;/foreign-keys&gt;&lt;ref-type name="Journal Article"&gt;17&lt;/ref-type&gt;&lt;contributors&gt;&lt;authors&gt;&lt;author&gt;Waters, D. L.&lt;/author&gt;&lt;author&gt;Hale, L. A.&lt;/author&gt;&lt;author&gt;Robertson, L.&lt;/author&gt;&lt;author&gt;Hale, B. A.&lt;/author&gt;&lt;author&gt;Herbison, P.&lt;/author&gt;&lt;/authors&gt;&lt;/contributors&gt;&lt;auth-address&gt;(Waters, Herbison) Department of Preventive and Social Medicine, University of Otago, PO Box 913, Dunedin 9054, New Zealand (Hale, Hale) School of Physiotherapy, University of Otago, Dunedin, New Zealand (Robertson) Otago Polytechnic, Division of Occupational Therapy, Dunedin, New Zealand (Hale) Independent Researcher, Dunedin, New Zealand&lt;/auth-address&gt;&lt;titles&gt;&lt;title&gt;Evaluation of a peer-led falls prevention program for older adults&lt;/title&gt;&lt;secondary-title&gt;Archives of Physical Medicine and Rehabilitation&lt;/secondary-title&gt;&lt;/titles&gt;&lt;periodical&gt;&lt;full-title&gt;Archives of Physical Medicine and Rehabilitation&lt;/full-title&gt;&lt;/periodical&gt;&lt;pages&gt;1581-1586&lt;/pages&gt;&lt;volume&gt;92&lt;/volume&gt;&lt;number&gt;10&lt;/number&gt;&lt;dates&gt;&lt;year&gt;2011&lt;/year&gt;&lt;pub-dates&gt;&lt;date&gt;October&lt;/date&gt;&lt;/pub-dates&gt;&lt;/dates&gt;&lt;accession-num&gt;362692180&lt;/accession-num&gt;&lt;urls&gt;&lt;related-urls&gt;&lt;url&gt;http://ovidsp.ovid.com/ovidweb.cgi?T=JS&amp;amp;CSC=Y&amp;amp;NEWS=N&amp;amp;PAGE=fulltext&amp;amp;D=emed12&amp;amp;AN=362692180&lt;/url&gt;&lt;/related-urls&gt;&lt;/urls&gt;&lt;remote-database-name&gt;Embase&lt;/remote-database-name&gt;&lt;remote-database-provider&gt;Ovid Technologies&lt;/remote-database-provider&gt;&lt;/record&gt;&lt;/Cite&gt;&lt;/EndNote&gt;</w:instrText>
      </w:r>
      <w:r w:rsidR="00C95A16">
        <w:fldChar w:fldCharType="separate"/>
      </w:r>
      <w:r w:rsidR="0091115B">
        <w:rPr>
          <w:noProof/>
        </w:rPr>
        <w:t>(27)</w:t>
      </w:r>
      <w:r w:rsidR="00C95A16">
        <w:fldChar w:fldCharType="end"/>
      </w:r>
      <w:r w:rsidR="00C95A16">
        <w:t xml:space="preserve"> to 82.8 years </w:t>
      </w:r>
      <w:r w:rsidR="00C95A16">
        <w:fldChar w:fldCharType="begin"/>
      </w:r>
      <w:r w:rsidR="0091115B">
        <w:instrText xml:space="preserve"> ADDIN EN.CITE &lt;EndNote&gt;&lt;Cite&gt;&lt;Author&gt;Luger&lt;/Author&gt;&lt;Year&gt;2016&lt;/Year&gt;&lt;RecNum&gt;1012&lt;/RecNum&gt;&lt;DisplayText&gt;(22)&lt;/DisplayText&gt;&lt;record&gt;&lt;rec-number&gt;1012&lt;/rec-number&gt;&lt;foreign-keys&gt;&lt;key app="EN" db-id="exa2rxea7ezff1ear5y5wxedv5arversed2s" timestamp="1554477102"&gt;1012&lt;/key&gt;&lt;/foreign-keys&gt;&lt;ref-type name="Journal Article"&gt;17&lt;/ref-type&gt;&lt;contributors&gt;&lt;authors&gt;&lt;author&gt;Luger, Eva&lt;/author&gt;&lt;author&gt;Dorner, Thomas Ernst&lt;/author&gt;&lt;author&gt;Haider, Sandra&lt;/author&gt;&lt;author&gt;Kapan, Ali&lt;/author&gt;&lt;author&gt;Lackinger, Christian&lt;/author&gt;&lt;author&gt;Schindler, Karin&lt;/author&gt;&lt;/authors&gt;&lt;/contributors&gt;&lt;titles&gt;&lt;title&gt;Effects of a Home-Based and Volunteer-Administered Physical Training, Nutritional, and Social Support Program on Malnutrition and Frailty in Older Persons: A Randomized Controlled Trial&lt;/title&gt;&lt;secondary-title&gt;Journal of the American Medical Directors Association&lt;/secondary-title&gt;&lt;/titles&gt;&lt;periodical&gt;&lt;full-title&gt;Journal of the American Medical Directors Association&lt;/full-title&gt;&lt;/periodical&gt;&lt;pages&gt;671.e9-671.e16&lt;/pages&gt;&lt;volume&gt;17&lt;/volume&gt;&lt;number&gt;7&lt;/number&gt;&lt;keywords&gt;&lt;keyword&gt;Older persons&lt;/keyword&gt;&lt;keyword&gt;frailty&lt;/keyword&gt;&lt;keyword&gt;malnutrition&lt;/keyword&gt;&lt;keyword&gt;exercise&lt;/keyword&gt;&lt;keyword&gt;nutrition&lt;/keyword&gt;&lt;keyword&gt;home visits&lt;/keyword&gt;&lt;/keywords&gt;&lt;dates&gt;&lt;year&gt;2016&lt;/year&gt;&lt;pub-dates&gt;&lt;date&gt;2016/07/01/&lt;/date&gt;&lt;/pub-dates&gt;&lt;/dates&gt;&lt;isbn&gt;1525-8610&lt;/isbn&gt;&lt;urls&gt;&lt;related-urls&gt;&lt;url&gt;http://www.sciencedirect.com/science/article/pii/S1525861016301128&lt;/url&gt;&lt;url&gt;https://www.sciencedirect.com/science/article/abs/pii/S1525861016301128?via%3Dihub&lt;/url&gt;&lt;/related-urls&gt;&lt;/urls&gt;&lt;electronic-resource-num&gt;https://doi.org/10.1016/j.jamda.2016.04.018&lt;/electronic-resource-num&gt;&lt;/record&gt;&lt;/Cite&gt;&lt;/EndNote&gt;</w:instrText>
      </w:r>
      <w:r w:rsidR="00C95A16">
        <w:fldChar w:fldCharType="separate"/>
      </w:r>
      <w:r w:rsidR="0091115B">
        <w:rPr>
          <w:noProof/>
        </w:rPr>
        <w:t>(22)</w:t>
      </w:r>
      <w:r w:rsidR="00C95A16">
        <w:fldChar w:fldCharType="end"/>
      </w:r>
      <w:r w:rsidR="00C95A16">
        <w:t xml:space="preserve">. </w:t>
      </w:r>
    </w:p>
    <w:p w14:paraId="13325347" w14:textId="416ABF94" w:rsidR="005E3FBA" w:rsidRDefault="005E3FBA" w:rsidP="00FD5067">
      <w:pPr>
        <w:pStyle w:val="Heading2"/>
        <w:spacing w:line="480" w:lineRule="auto"/>
      </w:pPr>
      <w:r w:rsidRPr="005D2B37">
        <w:t>Interventions</w:t>
      </w:r>
    </w:p>
    <w:p w14:paraId="37445553" w14:textId="1F0B1793" w:rsidR="00C83395" w:rsidRDefault="00DE0EDD" w:rsidP="00FD5067">
      <w:pPr>
        <w:spacing w:line="480" w:lineRule="auto"/>
      </w:pPr>
      <w:r>
        <w:t xml:space="preserve">Four studies provided brief descriptions on </w:t>
      </w:r>
      <w:r w:rsidR="00E76984">
        <w:t>volunt</w:t>
      </w:r>
      <w:r w:rsidR="0075256F">
        <w:t>eer recruitment</w:t>
      </w:r>
      <w:r w:rsidR="001B4DB1">
        <w:t>. T</w:t>
      </w:r>
      <w:r>
        <w:t>hree studies</w:t>
      </w:r>
      <w:r w:rsidR="001B4DB1">
        <w:t xml:space="preserve"> </w:t>
      </w:r>
      <w:r w:rsidR="001B4DB1">
        <w:fldChar w:fldCharType="begin">
          <w:fldData xml:space="preserve">PEVuZE5vdGU+PENpdGU+PEF1dGhvcj5IYWlkZXI8L0F1dGhvcj48WWVhcj4yMDE3PC9ZZWFyPjxS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</w:fldData>
        </w:fldChar>
      </w:r>
      <w:r w:rsidR="0091115B">
        <w:instrText xml:space="preserve"> ADDIN EN.CITE </w:instrText>
      </w:r>
      <w:r w:rsidR="0091115B">
        <w:fldChar w:fldCharType="begin">
          <w:fldData xml:space="preserve">PEVuZE5vdGU+PENpdGU+PEF1dGhvcj5IYWlkZXI8L0F1dGhvcj48WWVhcj4yMDE3PC9ZZWFyPjxS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</w:fldData>
        </w:fldChar>
      </w:r>
      <w:r w:rsidR="0091115B">
        <w:instrText xml:space="preserve"> ADDIN EN.CITE.DATA </w:instrText>
      </w:r>
      <w:r w:rsidR="0091115B">
        <w:fldChar w:fldCharType="end"/>
      </w:r>
      <w:r w:rsidR="001B4DB1">
        <w:fldChar w:fldCharType="separate"/>
      </w:r>
      <w:r w:rsidR="0091115B">
        <w:rPr>
          <w:noProof/>
        </w:rPr>
        <w:t>(19, 29, 30)</w:t>
      </w:r>
      <w:r w:rsidR="001B4DB1">
        <w:fldChar w:fldCharType="end"/>
      </w:r>
      <w:r>
        <w:t xml:space="preserve"> recruit</w:t>
      </w:r>
      <w:r w:rsidR="001B4DB1">
        <w:t>ed</w:t>
      </w:r>
      <w:r>
        <w:t xml:space="preserve"> </w:t>
      </w:r>
      <w:r w:rsidR="00DA6E44">
        <w:t xml:space="preserve">volunteers </w:t>
      </w:r>
      <w:r>
        <w:t xml:space="preserve">from the community and one study </w:t>
      </w:r>
      <w:r w:rsidR="001B4DB1">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rsidR="0091115B">
        <w:instrText xml:space="preserve"> ADDIN EN.CITE </w:instrText>
      </w:r>
      <w:r w:rsidR="0091115B">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rsidR="0091115B">
        <w:instrText xml:space="preserve"> ADDIN EN.CITE.DATA </w:instrText>
      </w:r>
      <w:r w:rsidR="0091115B">
        <w:fldChar w:fldCharType="end"/>
      </w:r>
      <w:r w:rsidR="001B4DB1">
        <w:fldChar w:fldCharType="separate"/>
      </w:r>
      <w:r w:rsidR="0091115B">
        <w:rPr>
          <w:noProof/>
        </w:rPr>
        <w:t>(24)</w:t>
      </w:r>
      <w:r w:rsidR="001B4DB1">
        <w:fldChar w:fldCharType="end"/>
      </w:r>
      <w:r w:rsidR="001B4DB1">
        <w:t xml:space="preserve"> </w:t>
      </w:r>
      <w:r>
        <w:t>recruit</w:t>
      </w:r>
      <w:r w:rsidR="001B4DB1">
        <w:t>ed</w:t>
      </w:r>
      <w:r>
        <w:t xml:space="preserve"> from </w:t>
      </w:r>
      <w:r w:rsidR="001B4DB1">
        <w:t xml:space="preserve">among </w:t>
      </w:r>
      <w:r>
        <w:t xml:space="preserve">those working in the nursing home where the intervention was conducted. </w:t>
      </w:r>
      <w:r w:rsidR="001B4DB1">
        <w:t xml:space="preserve">Only </w:t>
      </w:r>
      <w:r w:rsidR="00E7598E">
        <w:t xml:space="preserve">three </w:t>
      </w:r>
      <w:r w:rsidR="001B4DB1">
        <w:t xml:space="preserve">studies provided minimal description of volunteer characteristics. </w:t>
      </w:r>
      <w:r w:rsidR="00E7598E">
        <w:t>One RCT included only volunteers aged 50 years and over</w:t>
      </w:r>
      <w:r w:rsidR="00E7598E">
        <w:fldChar w:fldCharType="begin">
          <w:fldData xml:space="preserve">PEVuZE5vdGU+PENpdGU+PEF1dGhvcj5IYWlkZXI8L0F1dGhvcj48WWVhcj4yMDE3PC9ZZWFyPjxS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</w:fldData>
        </w:fldChar>
      </w:r>
      <w:r w:rsidR="0091115B">
        <w:instrText xml:space="preserve"> ADDIN EN.CITE </w:instrText>
      </w:r>
      <w:r w:rsidR="0091115B">
        <w:fldChar w:fldCharType="begin">
          <w:fldData xml:space="preserve">PEVuZE5vdGU+PENpdGU+PEF1dGhvcj5IYWlkZXI8L0F1dGhvcj48WWVhcj4yMDE3PC9ZZWFyPjxS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</w:fldData>
        </w:fldChar>
      </w:r>
      <w:r w:rsidR="0091115B">
        <w:instrText xml:space="preserve"> ADDIN EN.CITE.DATA </w:instrText>
      </w:r>
      <w:r w:rsidR="0091115B">
        <w:fldChar w:fldCharType="end"/>
      </w:r>
      <w:r w:rsidR="00E7598E">
        <w:fldChar w:fldCharType="separate"/>
      </w:r>
      <w:r w:rsidR="0091115B">
        <w:rPr>
          <w:noProof/>
        </w:rPr>
        <w:t>(19)</w:t>
      </w:r>
      <w:r w:rsidR="00E7598E">
        <w:fldChar w:fldCharType="end"/>
      </w:r>
      <w:r w:rsidR="00E7598E">
        <w:t xml:space="preserve">. </w:t>
      </w:r>
      <w:r w:rsidR="00114736">
        <w:t>A</w:t>
      </w:r>
      <w:r w:rsidR="00E7598E">
        <w:t>nother study</w:t>
      </w:r>
      <w:r w:rsidR="001B4DB1">
        <w:t xml:space="preserve"> </w:t>
      </w:r>
      <w:r w:rsidR="001B4DB1">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rsidR="0091115B">
        <w:instrText xml:space="preserve"> ADDIN EN.CITE </w:instrText>
      </w:r>
      <w:r w:rsidR="0091115B">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rsidR="0091115B">
        <w:instrText xml:space="preserve"> ADDIN EN.CITE.DATA </w:instrText>
      </w:r>
      <w:r w:rsidR="0091115B">
        <w:fldChar w:fldCharType="end"/>
      </w:r>
      <w:r w:rsidR="001B4DB1">
        <w:fldChar w:fldCharType="separate"/>
      </w:r>
      <w:r w:rsidR="0091115B">
        <w:rPr>
          <w:noProof/>
        </w:rPr>
        <w:t>(24)</w:t>
      </w:r>
      <w:r w:rsidR="001B4DB1">
        <w:fldChar w:fldCharType="end"/>
      </w:r>
      <w:r w:rsidR="001B4DB1">
        <w:t xml:space="preserve"> </w:t>
      </w:r>
      <w:r w:rsidR="00E7598E">
        <w:t>included</w:t>
      </w:r>
      <w:r w:rsidR="001B4DB1">
        <w:t xml:space="preserve"> mostly middle-age women</w:t>
      </w:r>
      <w:r w:rsidR="00E7598E">
        <w:t xml:space="preserve"> as volunteers</w:t>
      </w:r>
      <w:r w:rsidR="001B4DB1">
        <w:t xml:space="preserve">, and </w:t>
      </w:r>
      <w:r w:rsidR="00E7598E">
        <w:t>one</w:t>
      </w:r>
      <w:r w:rsidR="001B4DB1">
        <w:t xml:space="preserve"> </w:t>
      </w:r>
      <w:r w:rsidR="001B4DB1">
        <w:fldChar w:fldCharType="begin"/>
      </w:r>
      <w:r w:rsidR="0091115B">
        <w:instrText xml:space="preserve"> ADDIN EN.CITE &lt;EndNote&gt;&lt;Cite&gt;&lt;Author&gt;Izutsu&lt;/Author&gt;&lt;Year&gt;2017&lt;/Year&gt;&lt;RecNum&gt;1085&lt;/RecNum&gt;&lt;DisplayText&gt;(29)&lt;/DisplayText&gt;&lt;record&gt;&lt;rec-number&gt;1085&lt;/rec-number&gt;&lt;foreign-keys&gt;&lt;key app="EN" db-id="exa2rxea7ezff1ear5y5wxedv5arversed2s" timestamp="1571145615"&gt;1085&lt;/key&gt;&lt;/foreign-keys&gt;&lt;ref-type name="Journal Article"&gt;17&lt;/ref-type&gt;&lt;contributors&gt;&lt;authors&gt;&lt;author&gt;Izutsu, Kazumi&lt;/author&gt;&lt;author&gt;Arima, Kazuhiko&lt;/author&gt;&lt;author&gt;Abe, Yasuyo&lt;/author&gt;&lt;author&gt;Okabe, Takuhiro&lt;/author&gt;&lt;author&gt;Tomita, Yoshihito&lt;/author&gt;&lt;author&gt;Mizukami, Satoshi&lt;/author&gt;&lt;author&gt;Kanagae, Mitsuo&lt;/author&gt;&lt;author&gt;Nishimura, Takayuki&lt;/author&gt;&lt;author&gt;Aoyagi, Kiyoshi&lt;/author&gt;&lt;/authors&gt;&lt;/contributors&gt;&lt;titles&gt;&lt;title&gt;Exercise intervention implemented by trained volunteers improves health-related quality of life among Japanese community-dwelling older females: an intervention study&lt;/title&gt;&lt;secondary-title&gt;Journal of physical therapy science&lt;/secondary-title&gt;&lt;alt-title&gt;J Phys Ther Sci&lt;/alt-title&gt;&lt;/titles&gt;&lt;periodical&gt;&lt;full-title&gt;Journal of physical therapy science&lt;/full-title&gt;&lt;abbr-1&gt;J Phys Ther Sci&lt;/abbr-1&gt;&lt;/periodical&gt;&lt;alt-periodical&gt;&lt;full-title&gt;Journal of physical therapy science&lt;/full-title&gt;&lt;abbr-1&gt;J Phys Ther Sci&lt;/abbr-1&gt;&lt;/alt-periodical&gt;&lt;pages&gt;2126-2132&lt;/pages&gt;&lt;volume&gt;29&lt;/volume&gt;&lt;number&gt;12&lt;/number&gt;&lt;edition&gt;2017/12/07&lt;/edition&gt;&lt;keywords&gt;&lt;keyword&gt;Exercise intervention&lt;/keyword&gt;&lt;keyword&gt;Health professionals&lt;/keyword&gt;&lt;keyword&gt;Peer-led programs&lt;/keyword&gt;&lt;/keywords&gt;&lt;dates&gt;&lt;year&gt;2017&lt;/year&gt;&lt;/dates&gt;&lt;publisher&gt;The Society of Physical Therapy Science&lt;/publisher&gt;&lt;isbn&gt;0915-5287&amp;#xD;2187-5626&lt;/isbn&gt;&lt;accession-num&gt;29643589&lt;/accession-num&gt;&lt;urls&gt;&lt;related-urls&gt;&lt;url&gt;https://www.ncbi.nlm.nih.gov/pubmed/29643589&lt;/url&gt;&lt;url&gt;https://www.ncbi.nlm.nih.gov/pmc/articles/PMC5890215/&lt;/url&gt;&lt;url&gt;https://www.ncbi.nlm.nih.gov/pmc/articles/PMC5890215/pdf/jpts-29-2126.pdf&lt;/url&gt;&lt;/related-urls&gt;&lt;/urls&gt;&lt;electronic-resource-num&gt;10.1589/jpts.29.2126&lt;/electronic-resource-num&gt;&lt;remote-database-name&gt;PubMed&lt;/remote-database-name&gt;&lt;language&gt;eng&lt;/language&gt;&lt;/record&gt;&lt;/Cite&gt;&lt;/EndNote&gt;</w:instrText>
      </w:r>
      <w:r w:rsidR="001B4DB1">
        <w:fldChar w:fldCharType="separate"/>
      </w:r>
      <w:r w:rsidR="0091115B">
        <w:rPr>
          <w:noProof/>
        </w:rPr>
        <w:t>(29)</w:t>
      </w:r>
      <w:r w:rsidR="001B4DB1">
        <w:fldChar w:fldCharType="end"/>
      </w:r>
      <w:r w:rsidR="001B4DB1">
        <w:t xml:space="preserve"> reported the mean age of the volunteers as 72 years old (n = 30). </w:t>
      </w:r>
      <w:r w:rsidR="00A65621">
        <w:t xml:space="preserve">Volunteer training was reported in </w:t>
      </w:r>
      <w:r w:rsidR="00A65621">
        <w:lastRenderedPageBreak/>
        <w:t>six stud</w:t>
      </w:r>
      <w:r w:rsidR="000872E3">
        <w:t xml:space="preserve">ies; </w:t>
      </w:r>
      <w:r w:rsidR="00A65621">
        <w:t xml:space="preserve"> training duration ranged from 9 hours </w:t>
      </w:r>
      <w:r w:rsidR="00A65621">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rsidR="0091115B">
        <w:instrText xml:space="preserve"> ADDIN EN.CITE </w:instrText>
      </w:r>
      <w:r w:rsidR="0091115B">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rsidR="0091115B">
        <w:instrText xml:space="preserve"> ADDIN EN.CITE.DATA </w:instrText>
      </w:r>
      <w:r w:rsidR="0091115B">
        <w:fldChar w:fldCharType="end"/>
      </w:r>
      <w:r w:rsidR="00A65621">
        <w:fldChar w:fldCharType="separate"/>
      </w:r>
      <w:r w:rsidR="0091115B">
        <w:rPr>
          <w:noProof/>
        </w:rPr>
        <w:t>(24)</w:t>
      </w:r>
      <w:r w:rsidR="00A65621">
        <w:fldChar w:fldCharType="end"/>
      </w:r>
      <w:r w:rsidR="00A65621">
        <w:t xml:space="preserve"> to 2 days</w:t>
      </w:r>
      <w:r w:rsidR="00A65621">
        <w:fldChar w:fldCharType="begin"/>
      </w:r>
      <w:r w:rsidR="0091115B">
        <w:instrText xml:space="preserve"> ADDIN EN.CITE &lt;EndNote&gt;&lt;Cite&gt;&lt;Author&gt;Healy&lt;/Author&gt;&lt;Year&gt;2008&lt;/Year&gt;&lt;RecNum&gt;1086&lt;/RecNum&gt;&lt;DisplayText&gt;(30)&lt;/DisplayText&gt;&lt;record&gt;&lt;rec-number&gt;1086&lt;/rec-number&gt;&lt;foreign-keys&gt;&lt;key app="EN" db-id="exa2rxea7ezff1ear5y5wxedv5arversed2s" timestamp="1571145730"&gt;1086&lt;/key&gt;&lt;/foreign-keys&gt;&lt;ref-type name="Journal Article"&gt;17&lt;/ref-type&gt;&lt;contributors&gt;&lt;authors&gt;&lt;author&gt;Healy, Tara C.&lt;/author&gt;&lt;author&gt;Peng, Cheng&lt;/author&gt;&lt;author&gt;Haynes, Margaret S.&lt;/author&gt;&lt;author&gt;McMahon, Elaine M.&lt;/author&gt;&lt;author&gt;Botler, Joel L.&lt;/author&gt;&lt;author&gt;Gross, Laurence&lt;/author&gt;&lt;/authors&gt;&lt;/contributors&gt;&lt;auth-address&gt;Healy, Tara C.: thealy@usm.maine.edu&lt;/auth-address&gt;&lt;titles&gt;&lt;title&gt;The feasibility and effectiveness of translating a matter of balance into a volunteer lay leader model&lt;/title&gt;&lt;secondary-title&gt;Journal of Applied Gerontology&lt;/secondary-title&gt;&lt;/titles&gt;&lt;periodical&gt;&lt;full-title&gt;Journal of Applied Gerontology&lt;/full-title&gt;&lt;/periodical&gt;&lt;pages&gt;34-51&lt;/pages&gt;&lt;volume&gt;27&lt;/volume&gt;&lt;number&gt;1&lt;/number&gt;&lt;keywords&gt;&lt;keyword&gt;*Clinical Trials&lt;/keyword&gt;&lt;keyword&gt;*Evidence Based Practice&lt;/keyword&gt;&lt;keyword&gt;*Falls&lt;/keyword&gt;&lt;keyword&gt;*Health Promotion&lt;/keyword&gt;&lt;keyword&gt;*Prevention&lt;/keyword&gt;&lt;keyword&gt;Cognitive Behavior Therapy&lt;/keyword&gt;&lt;/keywords&gt;&lt;dates&gt;&lt;year&gt;2008&lt;/year&gt;&lt;/dates&gt;&lt;pub-location&gt;US&lt;/pub-location&gt;&lt;publisher&gt;Sage Publications&lt;/publisher&gt;&lt;isbn&gt;1552-4523(Electronic),0733-4648(Print)&lt;/isbn&gt;&lt;urls&gt;&lt;/urls&gt;&lt;electronic-resource-num&gt;10.1177/0733464807308620&lt;/electronic-resource-num&gt;&lt;/record&gt;&lt;/Cite&gt;&lt;/EndNote&gt;</w:instrText>
      </w:r>
      <w:r w:rsidR="00A65621">
        <w:fldChar w:fldCharType="separate"/>
      </w:r>
      <w:r w:rsidR="0091115B">
        <w:rPr>
          <w:noProof/>
        </w:rPr>
        <w:t>(30)</w:t>
      </w:r>
      <w:r w:rsidR="00A65621">
        <w:fldChar w:fldCharType="end"/>
      </w:r>
      <w:r w:rsidR="00A65621">
        <w:t>. The trainers included physiotherapist</w:t>
      </w:r>
      <w:r w:rsidR="0027538C">
        <w:t>s</w:t>
      </w:r>
      <w:r w:rsidR="000872E3">
        <w:t xml:space="preserve"> </w:t>
      </w:r>
      <w:r w:rsidR="00A65621">
        <w:fldChar w:fldCharType="begin">
          <w:fldData xml:space="preserve">PEVuZE5vdGU+PENpdGU+PEF1dGhvcj5ZYW1hZGE8L0F1dGhvcj48WWVhcj4yMDE3PC9ZZWFyPjxS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</w:fldData>
        </w:fldChar>
      </w:r>
      <w:r w:rsidR="0091115B">
        <w:instrText xml:space="preserve"> ADDIN EN.CITE </w:instrText>
      </w:r>
      <w:r w:rsidR="0091115B">
        <w:fldChar w:fldCharType="begin">
          <w:fldData xml:space="preserve">PEVuZE5vdGU+PENpdGU+PEF1dGhvcj5ZYW1hZGE8L0F1dGhvcj48WWVhcj4yMDE3PC9ZZWFyPjxS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</w:fldData>
        </w:fldChar>
      </w:r>
      <w:r w:rsidR="0091115B">
        <w:instrText xml:space="preserve"> ADDIN EN.CITE.DATA </w:instrText>
      </w:r>
      <w:r w:rsidR="0091115B">
        <w:fldChar w:fldCharType="end"/>
      </w:r>
      <w:r w:rsidR="00A65621">
        <w:fldChar w:fldCharType="separate"/>
      </w:r>
      <w:r w:rsidR="0091115B">
        <w:rPr>
          <w:noProof/>
        </w:rPr>
        <w:t>(28)</w:t>
      </w:r>
      <w:r w:rsidR="00A65621">
        <w:fldChar w:fldCharType="end"/>
      </w:r>
      <w:r w:rsidR="00A65621">
        <w:t>, physical therapist</w:t>
      </w:r>
      <w:r w:rsidR="0027538C">
        <w:t>s</w:t>
      </w:r>
      <w:r w:rsidR="000872E3">
        <w:t xml:space="preserve"> </w:t>
      </w:r>
      <w:r w:rsidR="00A65621">
        <w:fldChar w:fldCharType="begin"/>
      </w:r>
      <w:r w:rsidR="0091115B">
        <w:instrText xml:space="preserve"> ADDIN EN.CITE &lt;EndNote&gt;&lt;Cite&gt;&lt;Author&gt;Izutsu&lt;/Author&gt;&lt;Year&gt;2017&lt;/Year&gt;&lt;RecNum&gt;1085&lt;/RecNum&gt;&lt;DisplayText&gt;(29)&lt;/DisplayText&gt;&lt;record&gt;&lt;rec-number&gt;1085&lt;/rec-number&gt;&lt;foreign-keys&gt;&lt;key app="EN" db-id="exa2rxea7ezff1ear5y5wxedv5arversed2s" timestamp="1571145615"&gt;1085&lt;/key&gt;&lt;/foreign-keys&gt;&lt;ref-type name="Journal Article"&gt;17&lt;/ref-type&gt;&lt;contributors&gt;&lt;authors&gt;&lt;author&gt;Izutsu, Kazumi&lt;/author&gt;&lt;author&gt;Arima, Kazuhiko&lt;/author&gt;&lt;author&gt;Abe, Yasuyo&lt;/author&gt;&lt;author&gt;Okabe, Takuhiro&lt;/author&gt;&lt;author&gt;Tomita, Yoshihito&lt;/author&gt;&lt;author&gt;Mizukami, Satoshi&lt;/author&gt;&lt;author&gt;Kanagae, Mitsuo&lt;/author&gt;&lt;author&gt;Nishimura, Takayuki&lt;/author&gt;&lt;author&gt;Aoyagi, Kiyoshi&lt;/author&gt;&lt;/authors&gt;&lt;/contributors&gt;&lt;titles&gt;&lt;title&gt;Exercise intervention implemented by trained volunteers improves health-related quality of life among Japanese community-dwelling older females: an intervention study&lt;/title&gt;&lt;secondary-title&gt;Journal of physical therapy science&lt;/secondary-title&gt;&lt;alt-title&gt;J Phys Ther Sci&lt;/alt-title&gt;&lt;/titles&gt;&lt;periodical&gt;&lt;full-title&gt;Journal of physical therapy science&lt;/full-title&gt;&lt;abbr-1&gt;J Phys Ther Sci&lt;/abbr-1&gt;&lt;/periodical&gt;&lt;alt-periodical&gt;&lt;full-title&gt;Journal of physical therapy science&lt;/full-title&gt;&lt;abbr-1&gt;J Phys Ther Sci&lt;/abbr-1&gt;&lt;/alt-periodical&gt;&lt;pages&gt;2126-2132&lt;/pages&gt;&lt;volume&gt;29&lt;/volume&gt;&lt;number&gt;12&lt;/number&gt;&lt;edition&gt;2017/12/07&lt;/edition&gt;&lt;keywords&gt;&lt;keyword&gt;Exercise intervention&lt;/keyword&gt;&lt;keyword&gt;Health professionals&lt;/keyword&gt;&lt;keyword&gt;Peer-led programs&lt;/keyword&gt;&lt;/keywords&gt;&lt;dates&gt;&lt;year&gt;2017&lt;/year&gt;&lt;/dates&gt;&lt;publisher&gt;The Society of Physical Therapy Science&lt;/publisher&gt;&lt;isbn&gt;0915-5287&amp;#xD;2187-5626&lt;/isbn&gt;&lt;accession-num&gt;29643589&lt;/accession-num&gt;&lt;urls&gt;&lt;related-urls&gt;&lt;url&gt;https://www.ncbi.nlm.nih.gov/pubmed/29643589&lt;/url&gt;&lt;url&gt;https://www.ncbi.nlm.nih.gov/pmc/articles/PMC5890215/&lt;/url&gt;&lt;url&gt;https://www.ncbi.nlm.nih.gov/pmc/articles/PMC5890215/pdf/jpts-29-2126.pdf&lt;/url&gt;&lt;/related-urls&gt;&lt;/urls&gt;&lt;electronic-resource-num&gt;10.1589/jpts.29.2126&lt;/electronic-resource-num&gt;&lt;remote-database-name&gt;PubMed&lt;/remote-database-name&gt;&lt;language&gt;eng&lt;/language&gt;&lt;/record&gt;&lt;/Cite&gt;&lt;/EndNote&gt;</w:instrText>
      </w:r>
      <w:r w:rsidR="00A65621">
        <w:fldChar w:fldCharType="separate"/>
      </w:r>
      <w:r w:rsidR="0091115B">
        <w:rPr>
          <w:noProof/>
        </w:rPr>
        <w:t>(29)</w:t>
      </w:r>
      <w:r w:rsidR="00A65621">
        <w:fldChar w:fldCharType="end"/>
      </w:r>
      <w:r w:rsidR="00A65621">
        <w:t>, and public health nurses</w:t>
      </w:r>
      <w:r w:rsidR="000872E3">
        <w:t xml:space="preserve"> </w:t>
      </w:r>
      <w:r w:rsidR="00A65621">
        <w:fldChar w:fldCharType="begin">
          <w:fldData xml:space="preserve">PEVuZE5vdGU+PENpdGU+PEF1dGhvcj5ZYW1hZGE8L0F1dGhvcj48WWVhcj4yMDE3PC9ZZWFyPjxS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</w:fldData>
        </w:fldChar>
      </w:r>
      <w:r w:rsidR="0091115B">
        <w:instrText xml:space="preserve"> ADDIN EN.CITE </w:instrText>
      </w:r>
      <w:r w:rsidR="0091115B">
        <w:fldChar w:fldCharType="begin">
          <w:fldData xml:space="preserve">PEVuZE5vdGU+PENpdGU+PEF1dGhvcj5ZYW1hZGE8L0F1dGhvcj48WWVhcj4yMDE3PC9ZZWFyPjxS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</w:fldData>
        </w:fldChar>
      </w:r>
      <w:r w:rsidR="0091115B">
        <w:instrText xml:space="preserve"> ADDIN EN.CITE.DATA </w:instrText>
      </w:r>
      <w:r w:rsidR="0091115B">
        <w:fldChar w:fldCharType="end"/>
      </w:r>
      <w:r w:rsidR="00A65621">
        <w:fldChar w:fldCharType="separate"/>
      </w:r>
      <w:r w:rsidR="0091115B">
        <w:rPr>
          <w:noProof/>
        </w:rPr>
        <w:t>(28, 29)</w:t>
      </w:r>
      <w:r w:rsidR="00A65621">
        <w:fldChar w:fldCharType="end"/>
      </w:r>
      <w:r w:rsidR="00A65621">
        <w:t xml:space="preserve">. </w:t>
      </w:r>
      <w:r w:rsidR="008C4833">
        <w:t>The role or professional background of the trainer</w:t>
      </w:r>
      <w:r w:rsidR="0027538C">
        <w:t>s</w:t>
      </w:r>
      <w:r w:rsidR="008C4833">
        <w:t xml:space="preserve"> w</w:t>
      </w:r>
      <w:r w:rsidR="0027538C">
        <w:t>ere</w:t>
      </w:r>
      <w:r w:rsidR="008C4833">
        <w:t xml:space="preserve"> not clearly identified in f</w:t>
      </w:r>
      <w:r w:rsidR="00A65621">
        <w:t>our studies</w:t>
      </w:r>
      <w:r w:rsidR="000872E3">
        <w:t xml:space="preserve"> </w:t>
      </w:r>
      <w:r w:rsidR="008C4833">
        <w:fldChar w:fldCharType="begin">
          <w:fldData xml:space="preserve">PEVuZE5vdGU+PENpdGU+PEF1dGhvcj5IYWlkZXI8L0F1dGhvcj48WWVhcj4yMDE3PC9ZZWFyPjxS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=
</w:fldData>
        </w:fldChar>
      </w:r>
      <w:r w:rsidR="0091115B">
        <w:instrText xml:space="preserve"> ADDIN EN.CITE </w:instrText>
      </w:r>
      <w:r w:rsidR="0091115B">
        <w:fldChar w:fldCharType="begin">
          <w:fldData xml:space="preserve">PEVuZE5vdGU+PENpdGU+PEF1dGhvcj5IYWlkZXI8L0F1dGhvcj48WWVhcj4yMDE3PC9ZZWFyPjxS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=
</w:fldData>
        </w:fldChar>
      </w:r>
      <w:r w:rsidR="0091115B">
        <w:instrText xml:space="preserve"> ADDIN EN.CITE.DATA </w:instrText>
      </w:r>
      <w:r w:rsidR="0091115B">
        <w:fldChar w:fldCharType="end"/>
      </w:r>
      <w:r w:rsidR="008C4833">
        <w:fldChar w:fldCharType="separate"/>
      </w:r>
      <w:r w:rsidR="0091115B">
        <w:rPr>
          <w:noProof/>
        </w:rPr>
        <w:t>(19, 24, 27, 30)</w:t>
      </w:r>
      <w:r w:rsidR="008C4833">
        <w:fldChar w:fldCharType="end"/>
      </w:r>
      <w:r w:rsidR="008C4833">
        <w:t>.</w:t>
      </w:r>
      <w:r w:rsidR="00A65621">
        <w:t xml:space="preserve"> </w:t>
      </w:r>
      <w:r w:rsidR="001B4DB1">
        <w:t xml:space="preserve">Only one study reported on volunteer retention. The study by </w:t>
      </w:r>
      <w:proofErr w:type="spellStart"/>
      <w:r w:rsidR="001B4DB1">
        <w:t>Iliffe</w:t>
      </w:r>
      <w:proofErr w:type="spellEnd"/>
      <w:r w:rsidR="001B4DB1">
        <w:t xml:space="preserve"> et al reported that 209 people expressed interest in volunteering, 71 received training and only 38 delivered the intervention</w:t>
      </w:r>
      <w:r w:rsidR="000872E3">
        <w:t xml:space="preserve"> </w:t>
      </w:r>
      <w:r w:rsidR="001B4DB1">
        <w:fldChar w:fldCharType="begin">
          <w:fldData xml:space="preserve">PEVuZE5vdGU+PENpdGU+PEF1dGhvcj5JbGlmZmU8L0F1dGhvcj48WWVhcj4yMDE0PC9ZZWFyPjxS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</w:fldData>
        </w:fldChar>
      </w:r>
      <w:r w:rsidR="0091115B">
        <w:instrText xml:space="preserve"> ADDIN EN.CITE </w:instrText>
      </w:r>
      <w:r w:rsidR="0091115B">
        <w:fldChar w:fldCharType="begin">
          <w:fldData xml:space="preserve">PEVuZE5vdGU+PENpdGU+PEF1dGhvcj5JbGlmZmU8L0F1dGhvcj48WWVhcj4yMDE0PC9ZZWFyPjxS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</w:fldData>
        </w:fldChar>
      </w:r>
      <w:r w:rsidR="0091115B">
        <w:instrText xml:space="preserve"> ADDIN EN.CITE.DATA </w:instrText>
      </w:r>
      <w:r w:rsidR="0091115B">
        <w:fldChar w:fldCharType="end"/>
      </w:r>
      <w:r w:rsidR="001B4DB1">
        <w:fldChar w:fldCharType="separate"/>
      </w:r>
      <w:r w:rsidR="0091115B">
        <w:rPr>
          <w:noProof/>
        </w:rPr>
        <w:t>(25)</w:t>
      </w:r>
      <w:r w:rsidR="001B4DB1">
        <w:fldChar w:fldCharType="end"/>
      </w:r>
      <w:r w:rsidR="001B4DB1">
        <w:t xml:space="preserve">. </w:t>
      </w:r>
    </w:p>
    <w:p w14:paraId="0CB1802F" w14:textId="1D16568F" w:rsidR="00C95A16" w:rsidRDefault="00C95A16" w:rsidP="00FD5067">
      <w:pPr>
        <w:spacing w:line="480" w:lineRule="auto"/>
      </w:pPr>
      <w:r>
        <w:t xml:space="preserve">The </w:t>
      </w:r>
      <w:r w:rsidR="00E07CD2">
        <w:t xml:space="preserve">volunteer-led </w:t>
      </w:r>
      <w:r>
        <w:t xml:space="preserve">interventions delivered were </w:t>
      </w:r>
      <w:r w:rsidR="000872E3">
        <w:t>heterogeneous,</w:t>
      </w:r>
      <w:r>
        <w:t xml:space="preserve"> with four studies delivering exercise only interventions which </w:t>
      </w:r>
      <w:r w:rsidR="009A23CD">
        <w:t xml:space="preserve">all </w:t>
      </w:r>
      <w:r>
        <w:t>included aerobic, strength</w:t>
      </w:r>
      <w:r w:rsidR="00C16589">
        <w:t>,</w:t>
      </w:r>
      <w:r>
        <w:t xml:space="preserve"> flexibility and balance exercises</w:t>
      </w:r>
      <w:r w:rsidR="000872E3">
        <w:t xml:space="preserve"> </w:t>
      </w:r>
      <w:r>
        <w:fldChar w:fldCharType="begin">
          <w:fldData xml:space="preserve">PEVuZE5vdGU+PENpdGU+PEF1dGhvcj5ZYW1hZGE8L0F1dGhvcj48WWVhcj4yMDE3PC9ZZWFyPjxS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</w:fldData>
        </w:fldChar>
      </w:r>
      <w:r w:rsidR="0091115B">
        <w:instrText xml:space="preserve"> ADDIN EN.CITE </w:instrText>
      </w:r>
      <w:r w:rsidR="0091115B">
        <w:fldChar w:fldCharType="begin">
          <w:fldData xml:space="preserve">PEVuZE5vdGU+PENpdGU+PEF1dGhvcj5ZYW1hZGE8L0F1dGhvcj48WWVhcj4yMDE3PC9ZZWFyPjxS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</w:fldData>
        </w:fldChar>
      </w:r>
      <w:r w:rsidR="0091115B">
        <w:instrText xml:space="preserve"> ADDIN EN.CITE.DATA </w:instrText>
      </w:r>
      <w:r w:rsidR="0091115B">
        <w:fldChar w:fldCharType="end"/>
      </w:r>
      <w:r>
        <w:fldChar w:fldCharType="separate"/>
      </w:r>
      <w:r w:rsidR="0091115B">
        <w:rPr>
          <w:noProof/>
        </w:rPr>
        <w:t>(24, 27-29)</w:t>
      </w:r>
      <w:r>
        <w:fldChar w:fldCharType="end"/>
      </w:r>
      <w:r>
        <w:t>.</w:t>
      </w:r>
      <w:r w:rsidR="00834C6D">
        <w:t xml:space="preserve"> Three studies delivered components additional to exercise, which included</w:t>
      </w:r>
      <w:r>
        <w:t xml:space="preserve"> education</w:t>
      </w:r>
      <w:r w:rsidR="001259C5">
        <w:t xml:space="preserve"> on bone health</w:t>
      </w:r>
      <w:r w:rsidR="00E07CD2">
        <w:t xml:space="preserve"> </w:t>
      </w:r>
      <w:r w:rsidR="00E07CD2">
        <w:fldChar w:fldCharType="begin">
          <w:fldData xml:space="preserve">PEVuZE5vdGU+PENpdGU+PEF1dGhvcj5OYW5kdXJpPC9BdXRob3I+PFllYXI+MjAxODwvWWVhcj48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</w:fldData>
        </w:fldChar>
      </w:r>
      <w:r w:rsidR="0091115B">
        <w:instrText xml:space="preserve"> ADDIN EN.CITE </w:instrText>
      </w:r>
      <w:r w:rsidR="0091115B">
        <w:fldChar w:fldCharType="begin">
          <w:fldData xml:space="preserve">PEVuZE5vdGU+PENpdGU+PEF1dGhvcj5OYW5kdXJpPC9BdXRob3I+PFllYXI+MjAxODwvWWVhcj48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</w:fldData>
        </w:fldChar>
      </w:r>
      <w:r w:rsidR="0091115B">
        <w:instrText xml:space="preserve"> ADDIN EN.CITE.DATA </w:instrText>
      </w:r>
      <w:r w:rsidR="0091115B">
        <w:fldChar w:fldCharType="end"/>
      </w:r>
      <w:r w:rsidR="00E07CD2">
        <w:fldChar w:fldCharType="separate"/>
      </w:r>
      <w:r w:rsidR="0091115B">
        <w:rPr>
          <w:noProof/>
        </w:rPr>
        <w:t>(26)</w:t>
      </w:r>
      <w:r w:rsidR="00E07CD2">
        <w:fldChar w:fldCharType="end"/>
      </w:r>
      <w:r>
        <w:t xml:space="preserve">, </w:t>
      </w:r>
      <w:r w:rsidR="00834C6D">
        <w:t xml:space="preserve"> and </w:t>
      </w:r>
      <w:r>
        <w:t>nutrition</w:t>
      </w:r>
      <w:r w:rsidR="00E07CD2">
        <w:t xml:space="preserve">al </w:t>
      </w:r>
      <w:r w:rsidR="00E07CD2">
        <w:fldChar w:fldCharType="begin"/>
      </w:r>
      <w:r w:rsidR="0091115B">
        <w:instrText xml:space="preserve"> ADDIN EN.CITE &lt;EndNote&gt;&lt;Cite&gt;&lt;Author&gt;Luger&lt;/Author&gt;&lt;Year&gt;2016&lt;/Year&gt;&lt;RecNum&gt;1012&lt;/RecNum&gt;&lt;DisplayText&gt;(22)&lt;/DisplayText&gt;&lt;record&gt;&lt;rec-number&gt;1012&lt;/rec-number&gt;&lt;foreign-keys&gt;&lt;key app="EN" db-id="exa2rxea7ezff1ear5y5wxedv5arversed2s" timestamp="1554477102"&gt;1012&lt;/key&gt;&lt;/foreign-keys&gt;&lt;ref-type name="Journal Article"&gt;17&lt;/ref-type&gt;&lt;contributors&gt;&lt;authors&gt;&lt;author&gt;Luger, Eva&lt;/author&gt;&lt;author&gt;Dorner, Thomas Ernst&lt;/author&gt;&lt;author&gt;Haider, Sandra&lt;/author&gt;&lt;author&gt;Kapan, Ali&lt;/author&gt;&lt;author&gt;Lackinger, Christian&lt;/author&gt;&lt;author&gt;Schindler, Karin&lt;/author&gt;&lt;/authors&gt;&lt;/contributors&gt;&lt;titles&gt;&lt;title&gt;Effects of a Home-Based and Volunteer-Administered Physical Training, Nutritional, and Social Support Program on Malnutrition and Frailty in Older Persons: A Randomized Controlled Trial&lt;/title&gt;&lt;secondary-title&gt;Journal of the American Medical Directors Association&lt;/secondary-title&gt;&lt;/titles&gt;&lt;periodical&gt;&lt;full-title&gt;Journal of the American Medical Directors Association&lt;/full-title&gt;&lt;/periodical&gt;&lt;pages&gt;671.e9-671.e16&lt;/pages&gt;&lt;volume&gt;17&lt;/volume&gt;&lt;number&gt;7&lt;/number&gt;&lt;keywords&gt;&lt;keyword&gt;Older persons&lt;/keyword&gt;&lt;keyword&gt;frailty&lt;/keyword&gt;&lt;keyword&gt;malnutrition&lt;/keyword&gt;&lt;keyword&gt;exercise&lt;/keyword&gt;&lt;keyword&gt;nutrition&lt;/keyword&gt;&lt;keyword&gt;home visits&lt;/keyword&gt;&lt;/keywords&gt;&lt;dates&gt;&lt;year&gt;2016&lt;/year&gt;&lt;pub-dates&gt;&lt;date&gt;2016/07/01/&lt;/date&gt;&lt;/pub-dates&gt;&lt;/dates&gt;&lt;isbn&gt;1525-8610&lt;/isbn&gt;&lt;urls&gt;&lt;related-urls&gt;&lt;url&gt;http://www.sciencedirect.com/science/article/pii/S1525861016301128&lt;/url&gt;&lt;url&gt;https://www.sciencedirect.com/science/article/abs/pii/S1525861016301128?via%3Dihub&lt;/url&gt;&lt;/related-urls&gt;&lt;/urls&gt;&lt;electronic-resource-num&gt;https://doi.org/10.1016/j.jamda.2016.04.018&lt;/electronic-resource-num&gt;&lt;/record&gt;&lt;/Cite&gt;&lt;/EndNote&gt;</w:instrText>
      </w:r>
      <w:r w:rsidR="00E07CD2">
        <w:fldChar w:fldCharType="separate"/>
      </w:r>
      <w:r w:rsidR="0091115B">
        <w:rPr>
          <w:noProof/>
        </w:rPr>
        <w:t>(22)</w:t>
      </w:r>
      <w:r w:rsidR="00E07CD2">
        <w:fldChar w:fldCharType="end"/>
      </w:r>
      <w:r w:rsidR="00E07CD2">
        <w:t xml:space="preserve"> </w:t>
      </w:r>
      <w:r>
        <w:t xml:space="preserve"> and behavioural change interventions</w:t>
      </w:r>
      <w:r w:rsidR="00E07CD2">
        <w:t xml:space="preserve"> </w:t>
      </w:r>
      <w:r w:rsidR="00E07CD2">
        <w:fldChar w:fldCharType="begin"/>
      </w:r>
      <w:r w:rsidR="0091115B">
        <w:instrText xml:space="preserve"> ADDIN EN.CITE &lt;EndNote&gt;&lt;Cite&gt;&lt;Author&gt;Healy&lt;/Author&gt;&lt;Year&gt;2008&lt;/Year&gt;&lt;RecNum&gt;1086&lt;/RecNum&gt;&lt;DisplayText&gt;(30)&lt;/DisplayText&gt;&lt;record&gt;&lt;rec-number&gt;1086&lt;/rec-number&gt;&lt;foreign-keys&gt;&lt;key app="EN" db-id="exa2rxea7ezff1ear5y5wxedv5arversed2s" timestamp="1571145730"&gt;1086&lt;/key&gt;&lt;/foreign-keys&gt;&lt;ref-type name="Journal Article"&gt;17&lt;/ref-type&gt;&lt;contributors&gt;&lt;authors&gt;&lt;author&gt;Healy, Tara C.&lt;/author&gt;&lt;author&gt;Peng, Cheng&lt;/author&gt;&lt;author&gt;Haynes, Margaret S.&lt;/author&gt;&lt;author&gt;McMahon, Elaine M.&lt;/author&gt;&lt;author&gt;Botler, Joel L.&lt;/author&gt;&lt;author&gt;Gross, Laurence&lt;/author&gt;&lt;/authors&gt;&lt;/contributors&gt;&lt;auth-address&gt;Healy, Tara C.: thealy@usm.maine.edu&lt;/auth-address&gt;&lt;titles&gt;&lt;title&gt;The feasibility and effectiveness of translating a matter of balance into a volunteer lay leader model&lt;/title&gt;&lt;secondary-title&gt;Journal of Applied Gerontology&lt;/secondary-title&gt;&lt;/titles&gt;&lt;periodical&gt;&lt;full-title&gt;Journal of Applied Gerontology&lt;/full-title&gt;&lt;/periodical&gt;&lt;pages&gt;34-51&lt;/pages&gt;&lt;volume&gt;27&lt;/volume&gt;&lt;number&gt;1&lt;/number&gt;&lt;keywords&gt;&lt;keyword&gt;*Clinical Trials&lt;/keyword&gt;&lt;keyword&gt;*Evidence Based Practice&lt;/keyword&gt;&lt;keyword&gt;*Falls&lt;/keyword&gt;&lt;keyword&gt;*Health Promotion&lt;/keyword&gt;&lt;keyword&gt;*Prevention&lt;/keyword&gt;&lt;keyword&gt;Cognitive Behavior Therapy&lt;/keyword&gt;&lt;/keywords&gt;&lt;dates&gt;&lt;year&gt;2008&lt;/year&gt;&lt;/dates&gt;&lt;pub-location&gt;US&lt;/pub-location&gt;&lt;publisher&gt;Sage Publications&lt;/publisher&gt;&lt;isbn&gt;1552-4523(Electronic),0733-4648(Print)&lt;/isbn&gt;&lt;urls&gt;&lt;/urls&gt;&lt;electronic-resource-num&gt;10.1177/0733464807308620&lt;/electronic-resource-num&gt;&lt;/record&gt;&lt;/Cite&gt;&lt;/EndNote&gt;</w:instrText>
      </w:r>
      <w:r w:rsidR="00E07CD2">
        <w:fldChar w:fldCharType="separate"/>
      </w:r>
      <w:r w:rsidR="0091115B">
        <w:rPr>
          <w:noProof/>
        </w:rPr>
        <w:t>(30)</w:t>
      </w:r>
      <w:r w:rsidR="00E07CD2">
        <w:fldChar w:fldCharType="end"/>
      </w:r>
      <w:r>
        <w:t xml:space="preserve">. </w:t>
      </w:r>
      <w:r w:rsidR="00707B4A">
        <w:t>I</w:t>
      </w:r>
      <w:r w:rsidR="00870C34">
        <w:t>n one study</w:t>
      </w:r>
      <w:r w:rsidR="00707B4A">
        <w:t>,</w:t>
      </w:r>
      <w:r w:rsidR="00870C34">
        <w:t xml:space="preserve"> v</w:t>
      </w:r>
      <w:r w:rsidR="00E07CD2">
        <w:t xml:space="preserve">olunteers conducted home visits and telephone calls to encourage older people to perform home-based exercises </w:t>
      </w:r>
      <w:r w:rsidR="00E07CD2">
        <w:fldChar w:fldCharType="begin">
          <w:fldData xml:space="preserve">PEVuZE5vdGU+PENpdGU+PEF1dGhvcj5JbGlmZmU8L0F1dGhvcj48WWVhcj4yMDE0PC9ZZWFyPjxS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</w:fldData>
        </w:fldChar>
      </w:r>
      <w:r w:rsidR="0091115B">
        <w:instrText xml:space="preserve"> ADDIN EN.CITE </w:instrText>
      </w:r>
      <w:r w:rsidR="0091115B">
        <w:fldChar w:fldCharType="begin">
          <w:fldData xml:space="preserve">PEVuZE5vdGU+PENpdGU+PEF1dGhvcj5JbGlmZmU8L0F1dGhvcj48WWVhcj4yMDE0PC9ZZWFyPjxS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</w:fldData>
        </w:fldChar>
      </w:r>
      <w:r w:rsidR="0091115B">
        <w:instrText xml:space="preserve"> ADDIN EN.CITE.DATA </w:instrText>
      </w:r>
      <w:r w:rsidR="0091115B">
        <w:fldChar w:fldCharType="end"/>
      </w:r>
      <w:r w:rsidR="00E07CD2">
        <w:fldChar w:fldCharType="separate"/>
      </w:r>
      <w:r w:rsidR="0091115B">
        <w:rPr>
          <w:noProof/>
        </w:rPr>
        <w:t>(25)</w:t>
      </w:r>
      <w:r w:rsidR="00E07CD2">
        <w:fldChar w:fldCharType="end"/>
      </w:r>
      <w:r w:rsidR="00FA17A0">
        <w:t xml:space="preserve"> but the main exercise intervention was conducted in community classes led by trained personnel</w:t>
      </w:r>
      <w:r w:rsidR="00E07CD2">
        <w:t xml:space="preserve">.  </w:t>
      </w:r>
    </w:p>
    <w:p w14:paraId="108F3B72" w14:textId="78ADE984" w:rsidR="00104C76" w:rsidRDefault="00FA17A0" w:rsidP="00FD5067">
      <w:pPr>
        <w:spacing w:line="480" w:lineRule="auto"/>
      </w:pPr>
      <w:r>
        <w:t>The frequency of physical activity intervention</w:t>
      </w:r>
      <w:r w:rsidR="00834C6D">
        <w:t>s</w:t>
      </w:r>
      <w:r>
        <w:t xml:space="preserve"> ranged from weekly </w:t>
      </w:r>
      <w:r w:rsidR="00D85580">
        <w:t>(four studies)</w:t>
      </w:r>
      <w:r>
        <w:t>,</w:t>
      </w:r>
      <w:r w:rsidR="00D85580">
        <w:t xml:space="preserve"> </w:t>
      </w:r>
      <w:r>
        <w:t xml:space="preserve">twice weekly </w:t>
      </w:r>
      <w:r w:rsidR="00D85580">
        <w:t>(three studies) to three times a week (</w:t>
      </w:r>
      <w:r>
        <w:t>one study</w:t>
      </w:r>
      <w:r w:rsidR="00D85580">
        <w:t>)</w:t>
      </w:r>
      <w:r>
        <w:t xml:space="preserve">. </w:t>
      </w:r>
      <w:r w:rsidR="00B51D4E">
        <w:t>Intervention settings included community exercise groups (n=4), home (n=2) and care homes (n=2).</w:t>
      </w:r>
      <w:r w:rsidR="00104C76">
        <w:t xml:space="preserve"> The duration </w:t>
      </w:r>
      <w:r w:rsidR="00870C34">
        <w:t xml:space="preserve">of the intervention </w:t>
      </w:r>
      <w:r w:rsidR="00104C76">
        <w:t xml:space="preserve">for the eight studies ranged from </w:t>
      </w:r>
      <w:r w:rsidR="00D85580">
        <w:t>4</w:t>
      </w:r>
      <w:r w:rsidR="00104C76">
        <w:t xml:space="preserve"> weeks to 4 years</w:t>
      </w:r>
      <w:r w:rsidR="0085140C">
        <w:t xml:space="preserve"> (Table 1)</w:t>
      </w:r>
      <w:r w:rsidR="00104C76">
        <w:t>.</w:t>
      </w:r>
    </w:p>
    <w:p w14:paraId="61E82E43" w14:textId="77777777" w:rsidR="006B13FC" w:rsidRDefault="006B13FC" w:rsidP="00FD5067">
      <w:pPr>
        <w:pStyle w:val="Heading2"/>
        <w:spacing w:line="480" w:lineRule="auto"/>
      </w:pPr>
      <w:r>
        <w:t xml:space="preserve">Intervention adherence </w:t>
      </w:r>
    </w:p>
    <w:p w14:paraId="2343981F" w14:textId="7E8634ED" w:rsidR="006B13FC" w:rsidRPr="006B13FC" w:rsidRDefault="00870C34" w:rsidP="00FD5067">
      <w:pPr>
        <w:spacing w:line="480" w:lineRule="auto"/>
      </w:pPr>
      <w:r>
        <w:t>Only three studies (</w:t>
      </w:r>
      <w:r w:rsidR="007B14DF">
        <w:t>the RCTs</w:t>
      </w:r>
      <w:r>
        <w:t>) reported adherence to the intervention</w:t>
      </w:r>
      <w:r w:rsidR="00705818">
        <w:t xml:space="preserve"> ranging from </w:t>
      </w:r>
      <w:r w:rsidR="00C3629F">
        <w:t>30</w:t>
      </w:r>
      <w:r w:rsidR="00705818">
        <w:t>% to 90% depending on adherence definition</w:t>
      </w:r>
      <w:r w:rsidR="00F46D08">
        <w:t xml:space="preserve"> and duration of the intervention</w:t>
      </w:r>
      <w:r>
        <w:t xml:space="preserve">. </w:t>
      </w:r>
      <w:r w:rsidR="006B13FC">
        <w:t>The recommended number of home visit</w:t>
      </w:r>
      <w:r w:rsidR="00834C6D">
        <w:t>s</w:t>
      </w:r>
      <w:r w:rsidR="006B13FC">
        <w:t xml:space="preserve"> in the </w:t>
      </w:r>
      <w:r w:rsidR="00FD51B8">
        <w:t>home-based physical and nutritional intervention</w:t>
      </w:r>
      <w:r w:rsidR="006B13FC">
        <w:t xml:space="preserve"> </w:t>
      </w:r>
      <w:r w:rsidR="00FD51B8">
        <w:t>RCT</w:t>
      </w:r>
      <w:r w:rsidR="006B13FC">
        <w:t xml:space="preserve"> was 20 visits</w:t>
      </w:r>
      <w:r w:rsidR="00834C6D">
        <w:t xml:space="preserve"> </w:t>
      </w:r>
      <w:r w:rsidR="00AC46BC">
        <w:fldChar w:fldCharType="begin"/>
      </w:r>
      <w:r w:rsidR="0091115B">
        <w:instrText xml:space="preserve"> ADDIN EN.CITE &lt;EndNote&gt;&lt;Cite&gt;&lt;Author&gt;Luger&lt;/Author&gt;&lt;Year&gt;2016&lt;/Year&gt;&lt;RecNum&gt;1012&lt;/RecNum&gt;&lt;DisplayText&gt;(22)&lt;/DisplayText&gt;&lt;record&gt;&lt;rec-number&gt;1012&lt;/rec-number&gt;&lt;foreign-keys&gt;&lt;key app="EN" db-id="exa2rxea7ezff1ear5y5wxedv5arversed2s" timestamp="1554477102"&gt;1012&lt;/key&gt;&lt;/foreign-keys&gt;&lt;ref-type name="Journal Article"&gt;17&lt;/ref-type&gt;&lt;contributors&gt;&lt;authors&gt;&lt;author&gt;Luger, Eva&lt;/author&gt;&lt;author&gt;Dorner, Thomas Ernst&lt;/author&gt;&lt;author&gt;Haider, Sandra&lt;/author&gt;&lt;author&gt;Kapan, Ali&lt;/author&gt;&lt;author&gt;Lackinger, Christian&lt;/author&gt;&lt;author&gt;Schindler, Karin&lt;/author&gt;&lt;/authors&gt;&lt;/contributors&gt;&lt;titles&gt;&lt;title&gt;Effects of a Home-Based and Volunteer-Administered Physical Training, Nutritional, and Social Support Program on Malnutrition and Frailty in Older Persons: A Randomized Controlled Trial&lt;/title&gt;&lt;secondary-title&gt;Journal of the American Medical Directors Association&lt;/secondary-title&gt;&lt;/titles&gt;&lt;periodical&gt;&lt;full-title&gt;Journal of the American Medical Directors Association&lt;/full-title&gt;&lt;/periodical&gt;&lt;pages&gt;671.e9-671.e16&lt;/pages&gt;&lt;volume&gt;17&lt;/volume&gt;&lt;number&gt;7&lt;/number&gt;&lt;keywords&gt;&lt;keyword&gt;Older persons&lt;/keyword&gt;&lt;keyword&gt;frailty&lt;/keyword&gt;&lt;keyword&gt;malnutrition&lt;/keyword&gt;&lt;keyword&gt;exercise&lt;/keyword&gt;&lt;keyword&gt;nutrition&lt;/keyword&gt;&lt;keyword&gt;home visits&lt;/keyword&gt;&lt;/keywords&gt;&lt;dates&gt;&lt;year&gt;2016&lt;/year&gt;&lt;pub-dates&gt;&lt;date&gt;2016/07/01/&lt;/date&gt;&lt;/pub-dates&gt;&lt;/dates&gt;&lt;isbn&gt;1525-8610&lt;/isbn&gt;&lt;urls&gt;&lt;related-urls&gt;&lt;url&gt;http://www.sciencedirect.com/science/article/pii/S1525861016301128&lt;/url&gt;&lt;url&gt;https://www.sciencedirect.com/science/article/abs/pii/S1525861016301128?via%3Dihub&lt;/url&gt;&lt;/related-urls&gt;&lt;/urls&gt;&lt;electronic-resource-num&gt;https://doi.org/10.1016/j.jamda.2016.04.018&lt;/electronic-resource-num&gt;&lt;/record&gt;&lt;/Cite&gt;&lt;/EndNote&gt;</w:instrText>
      </w:r>
      <w:r w:rsidR="00AC46BC">
        <w:fldChar w:fldCharType="separate"/>
      </w:r>
      <w:r w:rsidR="0091115B">
        <w:rPr>
          <w:noProof/>
        </w:rPr>
        <w:t>(22)</w:t>
      </w:r>
      <w:r w:rsidR="00AC46BC">
        <w:fldChar w:fldCharType="end"/>
      </w:r>
      <w:r w:rsidR="006B13FC">
        <w:t xml:space="preserve">. </w:t>
      </w:r>
      <w:r w:rsidR="00F46D08">
        <w:t>Adherence rate was defined as the number of completed visits</w:t>
      </w:r>
      <w:r w:rsidR="00834C6D">
        <w:t>, which was</w:t>
      </w:r>
      <w:r w:rsidR="006B13FC">
        <w:t xml:space="preserve"> high at 90% (</w:t>
      </w:r>
      <w:r w:rsidR="00AC46BC">
        <w:t xml:space="preserve">18 visits, SD 4.6). </w:t>
      </w:r>
      <w:r w:rsidR="00FE24CF">
        <w:t xml:space="preserve">In the </w:t>
      </w:r>
      <w:r w:rsidR="00E50F1B">
        <w:t xml:space="preserve">12 month </w:t>
      </w:r>
      <w:r w:rsidR="00FE24CF">
        <w:t xml:space="preserve">study by </w:t>
      </w:r>
      <w:proofErr w:type="spellStart"/>
      <w:r w:rsidR="00FE24CF">
        <w:t>Iliffe</w:t>
      </w:r>
      <w:proofErr w:type="spellEnd"/>
      <w:r w:rsidR="00FE24CF">
        <w:t xml:space="preserve"> et al, volunteers were recruited to support </w:t>
      </w:r>
      <w:r w:rsidR="007B14DF">
        <w:t xml:space="preserve">participants </w:t>
      </w:r>
      <w:r w:rsidR="00483C11">
        <w:t xml:space="preserve">in </w:t>
      </w:r>
      <w:r w:rsidR="00FE24CF">
        <w:t>Otago exercise programme arm</w:t>
      </w:r>
      <w:r w:rsidR="00483C11">
        <w:t xml:space="preserve"> through home visits and telephone calls</w:t>
      </w:r>
      <w:r w:rsidR="00FE24CF">
        <w:t>. Participants were classed as adherent if they completed 1620 minutes (75%) of the total 2160 minutes expected activity</w:t>
      </w:r>
      <w:r w:rsidR="00F46D08">
        <w:t xml:space="preserve"> </w:t>
      </w:r>
      <w:r w:rsidR="0091115B">
        <w:t>over</w:t>
      </w:r>
      <w:r w:rsidR="00F46D08">
        <w:t xml:space="preserve"> </w:t>
      </w:r>
      <w:r w:rsidR="00F46D08" w:rsidRPr="0091115B">
        <w:t>12 months</w:t>
      </w:r>
      <w:r w:rsidR="00FE24CF" w:rsidRPr="0091115B">
        <w:t xml:space="preserve">. </w:t>
      </w:r>
      <w:r w:rsidR="00357C1F" w:rsidRPr="0091115B">
        <w:t>39</w:t>
      </w:r>
      <w:r w:rsidR="00357C1F">
        <w:t xml:space="preserve">% of participants in the volunteer arm were classed as adherent and included for </w:t>
      </w:r>
      <w:r w:rsidR="00357C1F">
        <w:lastRenderedPageBreak/>
        <w:t xml:space="preserve">analysis. </w:t>
      </w:r>
      <w:r w:rsidR="000201B9">
        <w:t>Reason</w:t>
      </w:r>
      <w:r w:rsidR="0085140C">
        <w:t>s</w:t>
      </w:r>
      <w:r w:rsidR="000201B9">
        <w:t xml:space="preserve"> for non-adherence to the intervention w</w:t>
      </w:r>
      <w:r w:rsidR="00080E73">
        <w:t>ere</w:t>
      </w:r>
      <w:r w:rsidR="000201B9">
        <w:t xml:space="preserve"> not provided in </w:t>
      </w:r>
      <w:r w:rsidR="00705818">
        <w:t>both studies</w:t>
      </w:r>
      <w:r w:rsidR="000201B9">
        <w:t xml:space="preserve">. </w:t>
      </w:r>
      <w:r w:rsidR="001259C5">
        <w:t xml:space="preserve">In the </w:t>
      </w:r>
      <w:r w:rsidR="00E50F1B">
        <w:t xml:space="preserve">12 month </w:t>
      </w:r>
      <w:r w:rsidR="001259C5">
        <w:t xml:space="preserve">nursing home-based study by Chen et al </w:t>
      </w:r>
      <w:r w:rsidR="001259C5">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rsidR="0091115B">
        <w:instrText xml:space="preserve"> ADDIN EN.CITE </w:instrText>
      </w:r>
      <w:r w:rsidR="0091115B">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rsidR="0091115B">
        <w:instrText xml:space="preserve"> ADDIN EN.CITE.DATA </w:instrText>
      </w:r>
      <w:r w:rsidR="0091115B">
        <w:fldChar w:fldCharType="end"/>
      </w:r>
      <w:r w:rsidR="001259C5">
        <w:fldChar w:fldCharType="separate"/>
      </w:r>
      <w:r w:rsidR="0091115B">
        <w:rPr>
          <w:noProof/>
        </w:rPr>
        <w:t>(24)</w:t>
      </w:r>
      <w:r w:rsidR="001259C5">
        <w:fldChar w:fldCharType="end"/>
      </w:r>
      <w:r w:rsidR="001259C5">
        <w:t>, 19 (</w:t>
      </w:r>
      <w:r w:rsidR="001B7B3C">
        <w:t>30</w:t>
      </w:r>
      <w:r w:rsidR="001259C5">
        <w:t>%) out of the 64 participants completed all of the 72 volunteer-led intervention sessions. The mean number of sessions per participant was 68 (SD 6.1).</w:t>
      </w:r>
      <w:r w:rsidR="00305777">
        <w:t xml:space="preserve"> Common reasons for non-adherence to </w:t>
      </w:r>
      <w:r w:rsidR="00834C6D">
        <w:t xml:space="preserve">the </w:t>
      </w:r>
      <w:r w:rsidR="00305777">
        <w:t>intervention include</w:t>
      </w:r>
      <w:r w:rsidR="00834C6D">
        <w:t>d</w:t>
      </w:r>
      <w:r w:rsidR="00305777">
        <w:t xml:space="preserve"> hospitalisation (25.6%), physical discomfort or illness (16.1%) and infection control reasons (13.2%). </w:t>
      </w:r>
    </w:p>
    <w:p w14:paraId="732F9BE6" w14:textId="37351FC1" w:rsidR="005E3FBA" w:rsidRDefault="005E3FBA" w:rsidP="00FD5067">
      <w:pPr>
        <w:pStyle w:val="Heading2"/>
        <w:spacing w:line="480" w:lineRule="auto"/>
      </w:pPr>
      <w:r w:rsidRPr="005D2B37">
        <w:t>Outcome measures</w:t>
      </w:r>
    </w:p>
    <w:p w14:paraId="5B1AEE01" w14:textId="77777777" w:rsidR="00D26720" w:rsidRPr="00C958AE" w:rsidRDefault="00D26720" w:rsidP="00FD5067">
      <w:pPr>
        <w:pStyle w:val="Heading3"/>
        <w:spacing w:line="480" w:lineRule="auto"/>
      </w:pPr>
      <w:r w:rsidRPr="00C958AE">
        <w:t>Physical activity levels</w:t>
      </w:r>
    </w:p>
    <w:p w14:paraId="33298EA1" w14:textId="0FB838D4" w:rsidR="00D26720" w:rsidRPr="00280AF3" w:rsidRDefault="00F46D08" w:rsidP="00FD5067">
      <w:pPr>
        <w:spacing w:line="480" w:lineRule="auto"/>
      </w:pPr>
      <w:r>
        <w:t xml:space="preserve">The impact of interventions on PA levels was mixed. </w:t>
      </w:r>
      <w:r w:rsidR="00D26720">
        <w:t xml:space="preserve">Two studies measured physical activity levels subjectively using the </w:t>
      </w:r>
      <w:bookmarkStart w:id="6" w:name="_Hlk33780238"/>
      <w:r w:rsidR="00D26720">
        <w:t xml:space="preserve">Community Healthy Activities Model Program </w:t>
      </w:r>
      <w:r w:rsidR="009D6674">
        <w:t>for</w:t>
      </w:r>
      <w:r w:rsidR="00D26720">
        <w:t xml:space="preserve"> Seniors scale (CHAMPS) and the Physical Activity Scale for the Elderly (PASE) questionnaires</w:t>
      </w:r>
      <w:bookmarkEnd w:id="6"/>
      <w:r w:rsidR="00D26720">
        <w:t xml:space="preserve">. In the three-arm multicentre cluster RCT conducted by </w:t>
      </w:r>
      <w:proofErr w:type="spellStart"/>
      <w:r w:rsidR="00D26720">
        <w:t>Iliffe</w:t>
      </w:r>
      <w:proofErr w:type="spellEnd"/>
      <w:r w:rsidR="00D26720">
        <w:t xml:space="preserve"> et al</w:t>
      </w:r>
      <w:r w:rsidR="00834C6D">
        <w:t xml:space="preserve"> </w:t>
      </w:r>
      <w:r w:rsidR="00D26720">
        <w:fldChar w:fldCharType="begin">
          <w:fldData xml:space="preserve">PEVuZE5vdGU+PENpdGU+PEF1dGhvcj5JbGlmZmU8L0F1dGhvcj48WWVhcj4yMDE0PC9ZZWFyPjxS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</w:fldData>
        </w:fldChar>
      </w:r>
      <w:r w:rsidR="0091115B">
        <w:instrText xml:space="preserve"> ADDIN EN.CITE </w:instrText>
      </w:r>
      <w:r w:rsidR="0091115B">
        <w:fldChar w:fldCharType="begin">
          <w:fldData xml:space="preserve">PEVuZE5vdGU+PENpdGU+PEF1dGhvcj5JbGlmZmU8L0F1dGhvcj48WWVhcj4yMDE0PC9ZZWFyPjxS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</w:fldData>
        </w:fldChar>
      </w:r>
      <w:r w:rsidR="0091115B">
        <w:instrText xml:space="preserve"> ADDIN EN.CITE.DATA </w:instrText>
      </w:r>
      <w:r w:rsidR="0091115B">
        <w:fldChar w:fldCharType="end"/>
      </w:r>
      <w:r w:rsidR="00D26720">
        <w:fldChar w:fldCharType="separate"/>
      </w:r>
      <w:r w:rsidR="0091115B">
        <w:rPr>
          <w:noProof/>
        </w:rPr>
        <w:t>(25)</w:t>
      </w:r>
      <w:r w:rsidR="00D26720">
        <w:fldChar w:fldCharType="end"/>
      </w:r>
      <w:r w:rsidR="00D26720">
        <w:t>, participants who were randomised to the Otago exercise programme (OEP) arm received additional support and motivation through home visits and telephone calls by volunteers. The proportion of participants in the OEP who reported reaching the recommended PA target of 150 min of</w:t>
      </w:r>
      <w:r w:rsidR="001B7B3C">
        <w:t xml:space="preserve"> moderate vigorous physical activity</w:t>
      </w:r>
      <w:r w:rsidR="00D26720">
        <w:t xml:space="preserve"> </w:t>
      </w:r>
      <w:r w:rsidR="00EB4303">
        <w:t>(</w:t>
      </w:r>
      <w:r w:rsidR="00D26720">
        <w:t>MVPA</w:t>
      </w:r>
      <w:r w:rsidR="00EB4303">
        <w:t>)</w:t>
      </w:r>
      <w:r w:rsidR="00D26720">
        <w:t xml:space="preserve"> calculated from the CHAMPS questionnaire rose from 41% to 43%, </w:t>
      </w:r>
      <w:r w:rsidR="009107AB">
        <w:t>compared to a rise of</w:t>
      </w:r>
      <w:r w:rsidR="00D26720">
        <w:t xml:space="preserve"> 37.5% to 38% in the control group, with no statistically significant difference. The </w:t>
      </w:r>
      <w:r w:rsidR="00FD51B8">
        <w:t xml:space="preserve">home-based physical and nutritional intervention </w:t>
      </w:r>
      <w:r w:rsidR="00D26720">
        <w:t xml:space="preserve">RCT </w:t>
      </w:r>
      <w:r w:rsidR="00D26720">
        <w:fldChar w:fldCharType="begin">
          <w:fldData xml:space="preserve">PEVuZE5vdGU+PENpdGU+PEF1dGhvcj5XaW56ZXI8L0F1dGhvcj48WWVhcj4yMDE5PC9ZZWFyPjxS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</w:fldData>
        </w:fldChar>
      </w:r>
      <w:r w:rsidR="0091115B">
        <w:instrText xml:space="preserve"> ADDIN EN.CITE </w:instrText>
      </w:r>
      <w:r w:rsidR="0091115B">
        <w:fldChar w:fldCharType="begin">
          <w:fldData xml:space="preserve">PEVuZE5vdGU+PENpdGU+PEF1dGhvcj5XaW56ZXI8L0F1dGhvcj48WWVhcj4yMDE5PC9ZZWFyPjxS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</w:fldData>
        </w:fldChar>
      </w:r>
      <w:r w:rsidR="0091115B">
        <w:instrText xml:space="preserve"> ADDIN EN.CITE.DATA </w:instrText>
      </w:r>
      <w:r w:rsidR="0091115B">
        <w:fldChar w:fldCharType="end"/>
      </w:r>
      <w:r w:rsidR="00D26720">
        <w:fldChar w:fldCharType="separate"/>
      </w:r>
      <w:r w:rsidR="0091115B">
        <w:rPr>
          <w:noProof/>
        </w:rPr>
        <w:t>(23)</w:t>
      </w:r>
      <w:r w:rsidR="00D26720">
        <w:fldChar w:fldCharType="end"/>
      </w:r>
      <w:r w:rsidR="00D26720">
        <w:t xml:space="preserve"> demonstrated an improvement in </w:t>
      </w:r>
      <w:r w:rsidR="009107AB">
        <w:t>PA</w:t>
      </w:r>
      <w:r w:rsidR="00D26720">
        <w:t xml:space="preserve"> levels measured by the PASE questionnaire among the intervention group, with a mean difference of 9.1 min/day (95% CI 0.9 – 17.4) spent performing light sport activity. There was also an improvement in overall activity levels in the experiment group by 0.69 hr/day (95% CI 0.21 – 1.2), compared to control group. </w:t>
      </w:r>
    </w:p>
    <w:p w14:paraId="047CC111" w14:textId="77777777" w:rsidR="005E3FBA" w:rsidRPr="00C958AE" w:rsidRDefault="005E3FBA" w:rsidP="00FD5067">
      <w:pPr>
        <w:pStyle w:val="Heading3"/>
        <w:spacing w:line="480" w:lineRule="auto"/>
      </w:pPr>
      <w:r w:rsidRPr="00C958AE">
        <w:t>Functional status</w:t>
      </w:r>
    </w:p>
    <w:p w14:paraId="37E94546" w14:textId="250B1EC5" w:rsidR="00720413" w:rsidRDefault="00F11FBF" w:rsidP="00FD5067">
      <w:pPr>
        <w:spacing w:line="480" w:lineRule="auto"/>
      </w:pPr>
      <w:r>
        <w:t>Four studies measured the impact of</w:t>
      </w:r>
      <w:r w:rsidR="009107AB">
        <w:t xml:space="preserve"> the</w:t>
      </w:r>
      <w:r>
        <w:t xml:space="preserve"> volunteer-led intervention on functional outcomes</w:t>
      </w:r>
      <w:r w:rsidR="00720413">
        <w:t>. Measures reported include</w:t>
      </w:r>
      <w:r w:rsidR="009107AB">
        <w:t>d</w:t>
      </w:r>
      <w:r w:rsidR="00720413">
        <w:t xml:space="preserve"> short physical performance battery (SPPB), timed up and go test (TUG), single leg stand, step touch test, 30 seconds chair stand test, and functional reach. </w:t>
      </w:r>
    </w:p>
    <w:p w14:paraId="7C87100A" w14:textId="39665BFC" w:rsidR="00C463EB" w:rsidRDefault="00720413" w:rsidP="00FD5067">
      <w:pPr>
        <w:spacing w:line="480" w:lineRule="auto"/>
      </w:pPr>
      <w:r>
        <w:lastRenderedPageBreak/>
        <w:t>In the</w:t>
      </w:r>
      <w:r w:rsidR="00FD51B8">
        <w:t xml:space="preserve"> home-based physical and nutritional intervention</w:t>
      </w:r>
      <w:r>
        <w:t xml:space="preserve"> RCT </w:t>
      </w:r>
      <w:r w:rsidR="00423765">
        <w:t>(n = 39, mean age 83 years, SD 8)</w:t>
      </w:r>
      <w:r>
        <w:t xml:space="preserve">, </w:t>
      </w:r>
      <w:r w:rsidR="00423765">
        <w:t xml:space="preserve">volunteers delivered </w:t>
      </w:r>
      <w:r>
        <w:t xml:space="preserve">twice weekly strength exercises </w:t>
      </w:r>
      <w:r w:rsidR="00423765">
        <w:t>at home, with the use of</w:t>
      </w:r>
      <w:r>
        <w:t xml:space="preserve"> </w:t>
      </w:r>
      <w:r w:rsidR="009107AB">
        <w:t xml:space="preserve">an </w:t>
      </w:r>
      <w:r>
        <w:t xml:space="preserve">elastic resistance band plus </w:t>
      </w:r>
      <w:r w:rsidR="00423765">
        <w:t>nutrition advice. The study found that</w:t>
      </w:r>
      <w:r>
        <w:t xml:space="preserve"> participants in the intervention arm </w:t>
      </w:r>
      <w:r w:rsidR="00542CBD">
        <w:t>showed improvement</w:t>
      </w:r>
      <w:r w:rsidR="00423765">
        <w:t xml:space="preserve"> </w:t>
      </w:r>
      <w:r w:rsidR="008275AF">
        <w:t xml:space="preserve">in </w:t>
      </w:r>
      <w:r w:rsidR="00423765">
        <w:t>mean</w:t>
      </w:r>
      <w:r w:rsidR="00542CBD">
        <w:t xml:space="preserve"> SPPB</w:t>
      </w:r>
      <w:r w:rsidR="00423765">
        <w:t xml:space="preserve"> score by 1.0 (p &lt; 0.05)</w:t>
      </w:r>
      <w:r w:rsidR="007C5529">
        <w:t xml:space="preserve"> compared to the control group</w:t>
      </w:r>
      <w:r w:rsidR="00E43705">
        <w:t xml:space="preserve"> who received social interaction and support</w:t>
      </w:r>
      <w:r w:rsidR="00423765">
        <w:t xml:space="preserve">. </w:t>
      </w:r>
      <w:r w:rsidR="00542CBD">
        <w:t xml:space="preserve"> </w:t>
      </w:r>
    </w:p>
    <w:p w14:paraId="52634560" w14:textId="441D1FCC" w:rsidR="00AE029C" w:rsidRDefault="00B175B4" w:rsidP="00FD5067">
      <w:pPr>
        <w:spacing w:line="480" w:lineRule="auto"/>
      </w:pPr>
      <w:r>
        <w:t>A quasi-experimental study</w:t>
      </w:r>
      <w:r w:rsidR="00423765">
        <w:t xml:space="preserve"> (</w:t>
      </w:r>
      <w:proofErr w:type="spellStart"/>
      <w:r w:rsidR="00423765">
        <w:t>Nanduri</w:t>
      </w:r>
      <w:proofErr w:type="spellEnd"/>
      <w:r w:rsidR="00423765">
        <w:t xml:space="preserve"> et al)</w:t>
      </w:r>
      <w:r>
        <w:t xml:space="preserve"> amon</w:t>
      </w:r>
      <w:r w:rsidR="00415D68">
        <w:t>g older adults living at home (n = 25, mean age 74.4 years, SD 8.5) and at assisted living accommodation (n = 17, mean age 86.6 years</w:t>
      </w:r>
      <w:r w:rsidR="00E676C1">
        <w:t>,</w:t>
      </w:r>
      <w:r w:rsidR="00415D68">
        <w:t xml:space="preserve"> SD 5.7)  explored the impact of a volunteer-led exercise focusing on posture, balance, strength and flexibility on functional outcomes at 6 months</w:t>
      </w:r>
      <w:r w:rsidR="009107AB">
        <w:t xml:space="preserve"> </w:t>
      </w:r>
      <w:r w:rsidR="00E676C1">
        <w:fldChar w:fldCharType="begin">
          <w:fldData xml:space="preserve">PEVuZE5vdGU+PENpdGU+PEF1dGhvcj5OYW5kdXJpPC9BdXRob3I+PFllYXI+MjAxODwvWWVhcj48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</w:fldData>
        </w:fldChar>
      </w:r>
      <w:r w:rsidR="0091115B">
        <w:instrText xml:space="preserve"> ADDIN EN.CITE </w:instrText>
      </w:r>
      <w:r w:rsidR="0091115B">
        <w:fldChar w:fldCharType="begin">
          <w:fldData xml:space="preserve">PEVuZE5vdGU+PENpdGU+PEF1dGhvcj5OYW5kdXJpPC9BdXRob3I+PFllYXI+MjAxODwvWWVhcj48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</w:fldData>
        </w:fldChar>
      </w:r>
      <w:r w:rsidR="0091115B">
        <w:instrText xml:space="preserve"> ADDIN EN.CITE.DATA </w:instrText>
      </w:r>
      <w:r w:rsidR="0091115B">
        <w:fldChar w:fldCharType="end"/>
      </w:r>
      <w:r w:rsidR="00E676C1">
        <w:fldChar w:fldCharType="separate"/>
      </w:r>
      <w:r w:rsidR="0091115B">
        <w:rPr>
          <w:noProof/>
        </w:rPr>
        <w:t>(26)</w:t>
      </w:r>
      <w:r w:rsidR="00E676C1">
        <w:fldChar w:fldCharType="end"/>
      </w:r>
      <w:r w:rsidR="00415D68">
        <w:t xml:space="preserve">. </w:t>
      </w:r>
      <w:r w:rsidR="007C5529">
        <w:t xml:space="preserve">The weekly exercise classes were held at the assisted living facility. </w:t>
      </w:r>
      <w:r w:rsidR="00415D68">
        <w:t>The study found improvement in several outcome measures including functional reach (4.4cm, p &lt; 0.001), timed up and go (TUG) (2.3s, p &lt; 0.001) and 30 seconds(s) chair stand (4s, p &lt; 0.001), compared to baseline score, among older adults living at home. Among older adults in assisted living, there was in improvement in TUG score by 1.7 (p &lt; 0.05)</w:t>
      </w:r>
      <w:r w:rsidR="00E676C1">
        <w:t>.</w:t>
      </w:r>
      <w:r w:rsidR="000A594A">
        <w:t xml:space="preserve"> </w:t>
      </w:r>
    </w:p>
    <w:p w14:paraId="7F936810" w14:textId="11FA1B4D" w:rsidR="00870C34" w:rsidRDefault="00423765" w:rsidP="00FD5067">
      <w:pPr>
        <w:spacing w:line="480" w:lineRule="auto"/>
      </w:pPr>
      <w:r>
        <w:t xml:space="preserve">The quasi-experimental study by Waters et al </w:t>
      </w:r>
      <w:r w:rsidR="007C5529">
        <w:t xml:space="preserve">(n=52, mean age 76.5 years, SD 7.4) </w:t>
      </w:r>
      <w:r>
        <w:t>measured the impact of weekly volunteer-led exercise classes on various functional measures including TUG</w:t>
      </w:r>
      <w:r w:rsidR="003E1C7B">
        <w:t xml:space="preserve"> test</w:t>
      </w:r>
      <w:r>
        <w:t>, single leg stand, step touch test, 30 seconds chair stand test, and functional reach.</w:t>
      </w:r>
      <w:r w:rsidR="007C5529">
        <w:t xml:space="preserve"> Volunteers delivered weekly exercise classes adapted from the Otago exercise program (strength and balance). </w:t>
      </w:r>
      <w:r w:rsidR="00E43705">
        <w:t>The outcomes were compared against a professionally-led Age Concern Otago exercise group</w:t>
      </w:r>
      <w:r w:rsidR="00A20B1B">
        <w:t xml:space="preserve"> (n=52, mean age 77.0 years)</w:t>
      </w:r>
      <w:r w:rsidR="00E43705">
        <w:t>, and a control group</w:t>
      </w:r>
      <w:r w:rsidR="00A20B1B">
        <w:t xml:space="preserve"> (n=25, mean age 78.4 years)</w:t>
      </w:r>
      <w:r w:rsidR="00E43705">
        <w:t xml:space="preserve"> which performed only seated flexibility and range of motion exercises. The study found that </w:t>
      </w:r>
      <w:r w:rsidR="000560EF">
        <w:t xml:space="preserve">at 12 months, </w:t>
      </w:r>
      <w:r w:rsidR="00E43705">
        <w:t xml:space="preserve">participants in the volunteer-led group had better overall scores in chair stand (p = 0.01) and step touch </w:t>
      </w:r>
      <w:r w:rsidR="000560EF">
        <w:t xml:space="preserve">test (p=0.001) compared to the </w:t>
      </w:r>
      <w:r w:rsidR="009107AB">
        <w:t>control</w:t>
      </w:r>
      <w:r w:rsidR="000560EF">
        <w:t xml:space="preserve"> group. There </w:t>
      </w:r>
      <w:r w:rsidR="00547429">
        <w:t>was</w:t>
      </w:r>
      <w:r w:rsidR="000560EF">
        <w:t xml:space="preserve"> also no statistically significant difference for any functional measures comparing the volunteer-led group with the Age Concern Otago group (all p&gt; 0.05).</w:t>
      </w:r>
    </w:p>
    <w:p w14:paraId="06644D5C" w14:textId="75737AF1" w:rsidR="00E43705" w:rsidRDefault="00E43705" w:rsidP="00FD5067">
      <w:pPr>
        <w:spacing w:line="480" w:lineRule="auto"/>
      </w:pPr>
      <w:r>
        <w:lastRenderedPageBreak/>
        <w:t>A cluster RCT by Chen et al which included 10 nursing homes (mean age 78.8 years, SD 7.6) found that older adults in wheelchairs (n = 64, mean Barthel Index (BI) score 58, SD 24) who received the Wheelchair-bound Senior Elastic Band (WSEB) exercise programme three times a week, continued to maintain their physical function, at 6 months (BI score 54, 95% CI 51-57) and at 12 months (BI score 56, 95% CI (52-59)</w:t>
      </w:r>
      <w:r>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rsidR="0091115B">
        <w:instrText xml:space="preserve"> ADDIN EN.CITE </w:instrText>
      </w:r>
      <w:r w:rsidR="0091115B">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rsidR="0091115B">
        <w:instrText xml:space="preserve"> ADDIN EN.CITE.DATA </w:instrText>
      </w:r>
      <w:r w:rsidR="0091115B">
        <w:fldChar w:fldCharType="end"/>
      </w:r>
      <w:r>
        <w:fldChar w:fldCharType="separate"/>
      </w:r>
      <w:r w:rsidR="0091115B">
        <w:rPr>
          <w:noProof/>
        </w:rPr>
        <w:t>(24)</w:t>
      </w:r>
      <w:r>
        <w:fldChar w:fldCharType="end"/>
      </w:r>
      <w:r>
        <w:t>.</w:t>
      </w:r>
      <w:r w:rsidR="009107AB">
        <w:t xml:space="preserve"> This was compared to</w:t>
      </w:r>
      <w:r>
        <w:t xml:space="preserve"> </w:t>
      </w:r>
      <w:r w:rsidR="003E1C7B">
        <w:t>p</w:t>
      </w:r>
      <w:r>
        <w:t>articipants in the control group (n = 63, mean BI score 52, SD 24) experienced functional decline at 6 months (BI score 49, 95% CI 46-53) and at 12 months (BI score 46, 95% CI 43-50). Differences in BI score between the intervention and control group at 6 months (5, 95% CI 0.4 - 9) and 12 months (9, 95% CI 4 - 14) were both statistically significant.</w:t>
      </w:r>
    </w:p>
    <w:p w14:paraId="456947DF" w14:textId="77777777" w:rsidR="005E3FBA" w:rsidRPr="00C958AE" w:rsidRDefault="000A594A" w:rsidP="00FD5067">
      <w:pPr>
        <w:pStyle w:val="Heading3"/>
        <w:spacing w:line="480" w:lineRule="auto"/>
      </w:pPr>
      <w:r>
        <w:t>Frailty status</w:t>
      </w:r>
    </w:p>
    <w:p w14:paraId="0C5BD76C" w14:textId="269094CA" w:rsidR="003B3880" w:rsidRDefault="003B3880" w:rsidP="00FD5067">
      <w:pPr>
        <w:spacing w:line="480" w:lineRule="auto"/>
      </w:pPr>
      <w:r>
        <w:t>Three studies included frailty or markers of frailty as an outcome measure. The measures include</w:t>
      </w:r>
      <w:r w:rsidR="009107AB">
        <w:t>d</w:t>
      </w:r>
      <w:r>
        <w:t xml:space="preserve"> SHARE-FI, grip strength, and the use of long-term care insurance. </w:t>
      </w:r>
    </w:p>
    <w:p w14:paraId="72F7013D" w14:textId="6BA386ED" w:rsidR="000A594A" w:rsidRDefault="00DE39D4" w:rsidP="00FD5067">
      <w:pPr>
        <w:spacing w:line="480" w:lineRule="auto"/>
      </w:pPr>
      <w:r>
        <w:t xml:space="preserve">The </w:t>
      </w:r>
      <w:r w:rsidR="00FD51B8">
        <w:t xml:space="preserve">home-based physical and nutritional intervention </w:t>
      </w:r>
      <w:r>
        <w:t>RCT found no statistically significant difference in mean grip strength (1.3kg</w:t>
      </w:r>
      <w:r w:rsidR="00A56184">
        <w:t>,</w:t>
      </w:r>
      <w:r>
        <w:t xml:space="preserve"> 95% CI -0.3 – 2.9) between experimental and control group</w:t>
      </w:r>
      <w:r w:rsidR="00104C76">
        <w:t>. However, a</w:t>
      </w:r>
      <w:r>
        <w:t xml:space="preserve"> sub-group analysis on frailty status found that </w:t>
      </w:r>
      <w:r w:rsidR="00104C76">
        <w:t>participants who were classified as frail according to SHARE-FI, had an odds ratio of 2.7 (95% CI 1.0 – 7.2) in improvement of handgrip by 2kg, compared to robust or pre</w:t>
      </w:r>
      <w:r w:rsidR="009107AB">
        <w:t>-</w:t>
      </w:r>
      <w:r w:rsidR="00104C76">
        <w:t xml:space="preserve">frail participants. </w:t>
      </w:r>
      <w:r w:rsidR="009107AB">
        <w:t>The</w:t>
      </w:r>
      <w:r w:rsidR="000A594A">
        <w:t xml:space="preserve"> large prospective cohort study</w:t>
      </w:r>
      <w:r w:rsidR="009107AB">
        <w:t xml:space="preserve"> by Yamada et al</w:t>
      </w:r>
      <w:r w:rsidR="000A594A">
        <w:t xml:space="preserve"> (n = 3240) measured the impact of </w:t>
      </w:r>
      <w:r w:rsidR="003B3880">
        <w:t xml:space="preserve">volunteer-led group </w:t>
      </w:r>
      <w:r w:rsidR="000A594A">
        <w:t>exercise</w:t>
      </w:r>
      <w:r w:rsidR="003B3880">
        <w:t xml:space="preserve"> classes</w:t>
      </w:r>
      <w:r w:rsidR="000A594A">
        <w:t xml:space="preserve"> on the use of long-term care insurance (LTCI) among community-dwelling older adults aged 65 years and older</w:t>
      </w:r>
      <w:r w:rsidR="009107AB">
        <w:t xml:space="preserve"> </w:t>
      </w:r>
      <w:r w:rsidR="000A594A">
        <w:fldChar w:fldCharType="begin">
          <w:fldData xml:space="preserve">PEVuZE5vdGU+PENpdGU+PEF1dGhvcj5ZYW1hZGE8L0F1dGhvcj48WWVhcj4yMDE3PC9ZZWFyPjxS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</w:fldData>
        </w:fldChar>
      </w:r>
      <w:r w:rsidR="0091115B">
        <w:instrText xml:space="preserve"> ADDIN EN.CITE </w:instrText>
      </w:r>
      <w:r w:rsidR="0091115B">
        <w:fldChar w:fldCharType="begin">
          <w:fldData xml:space="preserve">PEVuZE5vdGU+PENpdGU+PEF1dGhvcj5ZYW1hZGE8L0F1dGhvcj48WWVhcj4yMDE3PC9ZZWFyPjxS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</w:fldData>
        </w:fldChar>
      </w:r>
      <w:r w:rsidR="0091115B">
        <w:instrText xml:space="preserve"> ADDIN EN.CITE.DATA </w:instrText>
      </w:r>
      <w:r w:rsidR="0091115B">
        <w:fldChar w:fldCharType="end"/>
      </w:r>
      <w:r w:rsidR="000A594A">
        <w:fldChar w:fldCharType="separate"/>
      </w:r>
      <w:r w:rsidR="0091115B">
        <w:rPr>
          <w:noProof/>
        </w:rPr>
        <w:t>(28)</w:t>
      </w:r>
      <w:r w:rsidR="000A594A">
        <w:fldChar w:fldCharType="end"/>
      </w:r>
      <w:r w:rsidR="000A594A">
        <w:t xml:space="preserve">. The use of LTCI is an indicator of frailty or disability. 1620 older adults received twice weekly volunteer-led exercises which consisted of mild intensity aerobic exercises, mild strength training, flexibility and balance exercises. Over a four year follow-up period, 15.2% of the intervention group participants were issued LTCI certifications as compared to 20.6% in the control group (HR 0.73, 95% CI 0.62-0.86). </w:t>
      </w:r>
      <w:r w:rsidR="00547429">
        <w:t>The cluster RCT by Chen et al</w:t>
      </w:r>
      <w:r w:rsidR="00547429">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rsidR="0091115B">
        <w:instrText xml:space="preserve"> ADDIN EN.CITE </w:instrText>
      </w:r>
      <w:r w:rsidR="0091115B">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rsidR="0091115B">
        <w:instrText xml:space="preserve"> ADDIN EN.CITE.DATA </w:instrText>
      </w:r>
      <w:r w:rsidR="0091115B">
        <w:fldChar w:fldCharType="end"/>
      </w:r>
      <w:r w:rsidR="00547429">
        <w:fldChar w:fldCharType="separate"/>
      </w:r>
      <w:r w:rsidR="0091115B">
        <w:rPr>
          <w:noProof/>
        </w:rPr>
        <w:t>(24)</w:t>
      </w:r>
      <w:r w:rsidR="00547429">
        <w:fldChar w:fldCharType="end"/>
      </w:r>
      <w:r w:rsidR="00547429">
        <w:t xml:space="preserve"> demonstrated an improvement in mean difference of hand grip strength by 1.6kg (95% CI 0.6 – 2.5) at 6 months and 3.1kg (95% CI 1.9-4.4) at 12 months, favouring the resistance exercise group.</w:t>
      </w:r>
    </w:p>
    <w:p w14:paraId="5EF2A330" w14:textId="77777777" w:rsidR="00E676C1" w:rsidRPr="00C958AE" w:rsidRDefault="00675705" w:rsidP="00FD5067">
      <w:pPr>
        <w:pStyle w:val="Heading3"/>
        <w:spacing w:line="480" w:lineRule="auto"/>
      </w:pPr>
      <w:r w:rsidRPr="00C958AE">
        <w:lastRenderedPageBreak/>
        <w:t>Fear of falls</w:t>
      </w:r>
    </w:p>
    <w:p w14:paraId="1D6B529D" w14:textId="187D89C0" w:rsidR="00675705" w:rsidRPr="00675705" w:rsidRDefault="00557C37" w:rsidP="00FD5067">
      <w:pPr>
        <w:spacing w:line="480" w:lineRule="auto"/>
      </w:pPr>
      <w:r>
        <w:t>Two studies measured fear of falls as an outcome measure</w:t>
      </w:r>
      <w:r w:rsidR="00C1657A">
        <w:t xml:space="preserve"> and both reported reduction in fear of falling</w:t>
      </w:r>
      <w:r>
        <w:t xml:space="preserve">. </w:t>
      </w:r>
      <w:r w:rsidR="00FD51B8">
        <w:t>The home-based physical and nutritional intervention RCT</w:t>
      </w:r>
      <w:r w:rsidR="00C80788">
        <w:t xml:space="preserve"> </w:t>
      </w:r>
      <w:r w:rsidR="00362C6D">
        <w:t>(20) d</w:t>
      </w:r>
      <w:r w:rsidR="00C80788">
        <w:t>emonstrated an improvement in fear of falling scores, as measured by Falls Efficacy Scale – International (FES-I), with a</w:t>
      </w:r>
      <w:r w:rsidR="00A431B1">
        <w:t xml:space="preserve"> statistically significant</w:t>
      </w:r>
      <w:r w:rsidR="00C80788">
        <w:t xml:space="preserve"> reduction</w:t>
      </w:r>
      <w:r w:rsidR="00A431B1">
        <w:t xml:space="preserve"> (p = 0.016)</w:t>
      </w:r>
      <w:r w:rsidR="00C80788">
        <w:t xml:space="preserve"> in FES-I score from 44.1 (SD 13.07) to 39.9 (SD 13.23)</w:t>
      </w:r>
      <w:r w:rsidR="00A431B1">
        <w:t xml:space="preserve"> in the intervention group, </w:t>
      </w:r>
      <w:r w:rsidR="00CD1458">
        <w:t>with no change</w:t>
      </w:r>
      <w:r w:rsidR="00A431B1">
        <w:t xml:space="preserve"> in the control group. A non-randomised single group repeated measure design study (n = 335, mean age </w:t>
      </w:r>
      <w:r w:rsidR="002D769B">
        <w:t>78.7 years, SD 8.3)</w:t>
      </w:r>
      <w:r w:rsidR="00DB353A">
        <w:t xml:space="preserve"> </w:t>
      </w:r>
      <w:r w:rsidR="00A431B1">
        <w:t xml:space="preserve">by Healy et al </w:t>
      </w:r>
      <w:r w:rsidR="00A431B1">
        <w:fldChar w:fldCharType="begin"/>
      </w:r>
      <w:r w:rsidR="0091115B">
        <w:instrText xml:space="preserve"> ADDIN EN.CITE &lt;EndNote&gt;&lt;Cite&gt;&lt;Author&gt;Healy&lt;/Author&gt;&lt;Year&gt;2008&lt;/Year&gt;&lt;RecNum&gt;1086&lt;/RecNum&gt;&lt;DisplayText&gt;(30)&lt;/DisplayText&gt;&lt;record&gt;&lt;rec-number&gt;1086&lt;/rec-number&gt;&lt;foreign-keys&gt;&lt;key app="EN" db-id="exa2rxea7ezff1ear5y5wxedv5arversed2s" timestamp="1571145730"&gt;1086&lt;/key&gt;&lt;/foreign-keys&gt;&lt;ref-type name="Journal Article"&gt;17&lt;/ref-type&gt;&lt;contributors&gt;&lt;authors&gt;&lt;author&gt;Healy, Tara C.&lt;/author&gt;&lt;author&gt;Peng, Cheng&lt;/author&gt;&lt;author&gt;Haynes, Margaret S.&lt;/author&gt;&lt;author&gt;McMahon, Elaine M.&lt;/author&gt;&lt;author&gt;Botler, Joel L.&lt;/author&gt;&lt;author&gt;Gross, Laurence&lt;/author&gt;&lt;/authors&gt;&lt;/contributors&gt;&lt;auth-address&gt;Healy, Tara C.: thealy@usm.maine.edu&lt;/auth-address&gt;&lt;titles&gt;&lt;title&gt;The feasibility and effectiveness of translating a matter of balance into a volunteer lay leader model&lt;/title&gt;&lt;secondary-title&gt;Journal of Applied Gerontology&lt;/secondary-title&gt;&lt;/titles&gt;&lt;periodical&gt;&lt;full-title&gt;Journal of Applied Gerontology&lt;/full-title&gt;&lt;/periodical&gt;&lt;pages&gt;34-51&lt;/pages&gt;&lt;volume&gt;27&lt;/volume&gt;&lt;number&gt;1&lt;/number&gt;&lt;keywords&gt;&lt;keyword&gt;*Clinical Trials&lt;/keyword&gt;&lt;keyword&gt;*Evidence Based Practice&lt;/keyword&gt;&lt;keyword&gt;*Falls&lt;/keyword&gt;&lt;keyword&gt;*Health Promotion&lt;/keyword&gt;&lt;keyword&gt;*Prevention&lt;/keyword&gt;&lt;keyword&gt;Cognitive Behavior Therapy&lt;/keyword&gt;&lt;/keywords&gt;&lt;dates&gt;&lt;year&gt;2008&lt;/year&gt;&lt;/dates&gt;&lt;pub-location&gt;US&lt;/pub-location&gt;&lt;publisher&gt;Sage Publications&lt;/publisher&gt;&lt;isbn&gt;1552-4523(Electronic),0733-4648(Print)&lt;/isbn&gt;&lt;urls&gt;&lt;/urls&gt;&lt;electronic-resource-num&gt;10.1177/0733464807308620&lt;/electronic-resource-num&gt;&lt;/record&gt;&lt;/Cite&gt;&lt;/EndNote&gt;</w:instrText>
      </w:r>
      <w:r w:rsidR="00A431B1">
        <w:fldChar w:fldCharType="separate"/>
      </w:r>
      <w:r w:rsidR="0091115B">
        <w:rPr>
          <w:noProof/>
        </w:rPr>
        <w:t>(30)</w:t>
      </w:r>
      <w:r w:rsidR="00A431B1">
        <w:fldChar w:fldCharType="end"/>
      </w:r>
      <w:r w:rsidR="002D769B">
        <w:t xml:space="preserve"> examine</w:t>
      </w:r>
      <w:r w:rsidR="00DB353A">
        <w:t>d</w:t>
      </w:r>
      <w:r w:rsidR="002D769B">
        <w:t xml:space="preserve"> the effectiveness of </w:t>
      </w:r>
      <w:r w:rsidR="00DB353A">
        <w:t>volunteer-led exercise on fear of falling. The exercise included</w:t>
      </w:r>
      <w:r w:rsidR="009F2EE1">
        <w:t xml:space="preserve"> home-based strength and balance exercise plus </w:t>
      </w:r>
      <w:r w:rsidR="00DB353A">
        <w:t>cognitive-behavioural techniques to reduce fear of falling. The study</w:t>
      </w:r>
      <w:r w:rsidR="002D769B">
        <w:t xml:space="preserve"> </w:t>
      </w:r>
      <w:r w:rsidR="00A431B1">
        <w:t>found</w:t>
      </w:r>
      <w:r w:rsidR="00DB353A">
        <w:t xml:space="preserve"> that those who received the intervention had an</w:t>
      </w:r>
      <w:r w:rsidR="00A431B1">
        <w:t xml:space="preserve"> </w:t>
      </w:r>
      <w:r w:rsidR="002D769B">
        <w:t>improvement in fear of falling as measured by the modified FES scale, with a mean change score of 0.195 (p &lt; 0.001) at 6 months and 0.205 (p = 0.001) at 12 months</w:t>
      </w:r>
      <w:r w:rsidR="002D769B" w:rsidRPr="00362C6D">
        <w:t>.</w:t>
      </w:r>
      <w:r w:rsidR="002D769B">
        <w:t xml:space="preserve"> </w:t>
      </w:r>
    </w:p>
    <w:p w14:paraId="394D1346" w14:textId="77777777" w:rsidR="00675705" w:rsidRPr="00C958AE" w:rsidRDefault="00AE6285" w:rsidP="00FD5067">
      <w:pPr>
        <w:pStyle w:val="Heading3"/>
        <w:spacing w:line="480" w:lineRule="auto"/>
      </w:pPr>
      <w:r w:rsidRPr="00C958AE">
        <w:t xml:space="preserve">Other </w:t>
      </w:r>
      <w:r w:rsidR="00F800B6">
        <w:t>outcome measures</w:t>
      </w:r>
    </w:p>
    <w:p w14:paraId="5CE92DC8" w14:textId="5539D2B9" w:rsidR="00357C1F" w:rsidRDefault="00A93183" w:rsidP="00FD5067">
      <w:pPr>
        <w:spacing w:line="480" w:lineRule="auto"/>
      </w:pPr>
      <w:r>
        <w:t xml:space="preserve">Two studies compared the use of volunteers- and </w:t>
      </w:r>
      <w:r w:rsidR="00A20B1B">
        <w:t xml:space="preserve">a </w:t>
      </w:r>
      <w:r>
        <w:t xml:space="preserve">professional or healthcare professional-delivered intervention. </w:t>
      </w:r>
      <w:proofErr w:type="spellStart"/>
      <w:r w:rsidR="00AE6285">
        <w:t>Izutsu</w:t>
      </w:r>
      <w:proofErr w:type="spellEnd"/>
      <w:r w:rsidR="00AE6285">
        <w:t xml:space="preserve"> et al </w:t>
      </w:r>
      <w:r>
        <w:fldChar w:fldCharType="begin"/>
      </w:r>
      <w:r w:rsidR="0091115B">
        <w:instrText xml:space="preserve"> ADDIN EN.CITE &lt;EndNote&gt;&lt;Cite&gt;&lt;Author&gt;Izutsu&lt;/Author&gt;&lt;Year&gt;2017&lt;/Year&gt;&lt;RecNum&gt;1085&lt;/RecNum&gt;&lt;DisplayText&gt;(29)&lt;/DisplayText&gt;&lt;record&gt;&lt;rec-number&gt;1085&lt;/rec-number&gt;&lt;foreign-keys&gt;&lt;key app="EN" db-id="exa2rxea7ezff1ear5y5wxedv5arversed2s" timestamp="1571145615"&gt;1085&lt;/key&gt;&lt;/foreign-keys&gt;&lt;ref-type name="Journal Article"&gt;17&lt;/ref-type&gt;&lt;contributors&gt;&lt;authors&gt;&lt;author&gt;Izutsu, Kazumi&lt;/author&gt;&lt;author&gt;Arima, Kazuhiko&lt;/author&gt;&lt;author&gt;Abe, Yasuyo&lt;/author&gt;&lt;author&gt;Okabe, Takuhiro&lt;/author&gt;&lt;author&gt;Tomita, Yoshihito&lt;/author&gt;&lt;author&gt;Mizukami, Satoshi&lt;/author&gt;&lt;author&gt;Kanagae, Mitsuo&lt;/author&gt;&lt;author&gt;Nishimura, Takayuki&lt;/author&gt;&lt;author&gt;Aoyagi, Kiyoshi&lt;/author&gt;&lt;/authors&gt;&lt;/contributors&gt;&lt;titles&gt;&lt;title&gt;Exercise intervention implemented by trained volunteers improves health-related quality of life among Japanese community-dwelling older females: an intervention study&lt;/title&gt;&lt;secondary-title&gt;Journal of physical therapy science&lt;/secondary-title&gt;&lt;alt-title&gt;J Phys Ther Sci&lt;/alt-title&gt;&lt;/titles&gt;&lt;periodical&gt;&lt;full-title&gt;Journal of physical therapy science&lt;/full-title&gt;&lt;abbr-1&gt;J Phys Ther Sci&lt;/abbr-1&gt;&lt;/periodical&gt;&lt;alt-periodical&gt;&lt;full-title&gt;Journal of physical therapy science&lt;/full-title&gt;&lt;abbr-1&gt;J Phys Ther Sci&lt;/abbr-1&gt;&lt;/alt-periodical&gt;&lt;pages&gt;2126-2132&lt;/pages&gt;&lt;volume&gt;29&lt;/volume&gt;&lt;number&gt;12&lt;/number&gt;&lt;edition&gt;2017/12/07&lt;/edition&gt;&lt;keywords&gt;&lt;keyword&gt;Exercise intervention&lt;/keyword&gt;&lt;keyword&gt;Health professionals&lt;/keyword&gt;&lt;keyword&gt;Peer-led programs&lt;/keyword&gt;&lt;/keywords&gt;&lt;dates&gt;&lt;year&gt;2017&lt;/year&gt;&lt;/dates&gt;&lt;publisher&gt;The Society of Physical Therapy Science&lt;/publisher&gt;&lt;isbn&gt;0915-5287&amp;#xD;2187-5626&lt;/isbn&gt;&lt;accession-num&gt;29643589&lt;/accession-num&gt;&lt;urls&gt;&lt;related-urls&gt;&lt;url&gt;https://www.ncbi.nlm.nih.gov/pubmed/29643589&lt;/url&gt;&lt;url&gt;https://www.ncbi.nlm.nih.gov/pmc/articles/PMC5890215/&lt;/url&gt;&lt;url&gt;https://www.ncbi.nlm.nih.gov/pmc/articles/PMC5890215/pdf/jpts-29-2126.pdf&lt;/url&gt;&lt;/related-urls&gt;&lt;/urls&gt;&lt;electronic-resource-num&gt;10.1589/jpts.29.2126&lt;/electronic-resource-num&gt;&lt;remote-database-name&gt;PubMed&lt;/remote-database-name&gt;&lt;language&gt;eng&lt;/language&gt;&lt;/record&gt;&lt;/Cite&gt;&lt;/EndNote&gt;</w:instrText>
      </w:r>
      <w:r>
        <w:fldChar w:fldCharType="separate"/>
      </w:r>
      <w:r w:rsidR="0091115B">
        <w:rPr>
          <w:noProof/>
        </w:rPr>
        <w:t>(29)</w:t>
      </w:r>
      <w:r>
        <w:fldChar w:fldCharType="end"/>
      </w:r>
      <w:r w:rsidR="00AE6285">
        <w:t xml:space="preserve"> conducted a non-randomised intervention study to compare the effectiveness of an exercise intervention implemented by trained volunteers</w:t>
      </w:r>
      <w:r w:rsidR="00F522EE">
        <w:t xml:space="preserve"> (n=50, mean age 75.6 years)</w:t>
      </w:r>
      <w:r w:rsidR="00AE6285">
        <w:t xml:space="preserve"> and health professionals</w:t>
      </w:r>
      <w:r w:rsidR="00F522EE">
        <w:t xml:space="preserve"> (n=55, mean age 78.3 years)</w:t>
      </w:r>
      <w:r w:rsidR="00AE6285">
        <w:t xml:space="preserve"> on health-related quality of life</w:t>
      </w:r>
      <w:r w:rsidR="00F522EE">
        <w:t xml:space="preserve"> measured by SF-36</w:t>
      </w:r>
      <w:r w:rsidR="00AE6285">
        <w:t xml:space="preserve"> among community-dwelling older women in Japan. </w:t>
      </w:r>
      <w:r w:rsidR="00F522EE">
        <w:t>The study found that both intervention</w:t>
      </w:r>
      <w:r w:rsidR="008219D0">
        <w:t>s</w:t>
      </w:r>
      <w:r w:rsidR="00F522EE">
        <w:t xml:space="preserve"> maintain</w:t>
      </w:r>
      <w:r w:rsidR="00CD1458">
        <w:t>ed</w:t>
      </w:r>
      <w:r w:rsidR="00F522EE">
        <w:t xml:space="preserve"> or improv</w:t>
      </w:r>
      <w:r w:rsidR="00CD1458">
        <w:t>ed</w:t>
      </w:r>
      <w:r w:rsidR="00E02A92">
        <w:t xml:space="preserve"> all quality of life component</w:t>
      </w:r>
      <w:r w:rsidR="008219D0">
        <w:t>s</w:t>
      </w:r>
      <w:r w:rsidR="00E02A92">
        <w:t xml:space="preserve"> in the SF-36</w:t>
      </w:r>
      <w:r w:rsidR="00F522EE">
        <w:t xml:space="preserve"> in &gt; 70% of participants</w:t>
      </w:r>
      <w:r w:rsidR="008219D0">
        <w:t>, apart from bodily pain</w:t>
      </w:r>
      <w:r w:rsidR="00E02A92">
        <w:t>.</w:t>
      </w:r>
      <w:r w:rsidR="008219D0">
        <w:t xml:space="preserve"> </w:t>
      </w:r>
      <w:r w:rsidR="00A20B1B">
        <w:t xml:space="preserve">In </w:t>
      </w:r>
      <w:r>
        <w:t xml:space="preserve">Waters et </w:t>
      </w:r>
      <w:proofErr w:type="spellStart"/>
      <w:r>
        <w:t>al</w:t>
      </w:r>
      <w:r w:rsidR="00A20B1B">
        <w:t>’s</w:t>
      </w:r>
      <w:proofErr w:type="spellEnd"/>
      <w:r>
        <w:t xml:space="preserve"> quasi-experimental study comparing the effectiveness of peer-led exercise classes </w:t>
      </w:r>
      <w:r w:rsidR="00A20B1B">
        <w:t>with</w:t>
      </w:r>
      <w:r>
        <w:t xml:space="preserve"> Age Concern Otago group exercise a</w:t>
      </w:r>
      <w:r w:rsidR="00A20B1B">
        <w:t>nd</w:t>
      </w:r>
      <w:r>
        <w:t xml:space="preserve"> control</w:t>
      </w:r>
      <w:r w:rsidR="00A20B1B">
        <w:t xml:space="preserve">s. </w:t>
      </w:r>
      <w:r>
        <w:t xml:space="preserve">All </w:t>
      </w:r>
      <w:r w:rsidR="00170B06">
        <w:t xml:space="preserve">functional measures (chair stand, step touch right, timed up and go test, and functional reach) were improved in both the peer-led and Age Concern Otago group at 12 months, compared to control (p&lt;0.02) </w:t>
      </w:r>
      <w:r w:rsidR="00A20B1B">
        <w:t xml:space="preserve">but </w:t>
      </w:r>
      <w:r w:rsidR="00170B06">
        <w:t xml:space="preserve">with no statistically significant difference between </w:t>
      </w:r>
      <w:r w:rsidR="00A20B1B">
        <w:t xml:space="preserve">intervention </w:t>
      </w:r>
      <w:r w:rsidR="00170B06">
        <w:t>groups.</w:t>
      </w:r>
    </w:p>
    <w:p w14:paraId="788E4B30" w14:textId="77777777" w:rsidR="00357C1F" w:rsidRDefault="00357C1F" w:rsidP="00FD5067">
      <w:pPr>
        <w:pStyle w:val="Heading2"/>
        <w:spacing w:line="480" w:lineRule="auto"/>
      </w:pPr>
      <w:r>
        <w:lastRenderedPageBreak/>
        <w:t>Adverse events</w:t>
      </w:r>
    </w:p>
    <w:p w14:paraId="05E7621C" w14:textId="5A0B2F18" w:rsidR="00357C1F" w:rsidRPr="00AC46BC" w:rsidRDefault="00D20F9D" w:rsidP="00FD5067">
      <w:pPr>
        <w:spacing w:line="480" w:lineRule="auto"/>
      </w:pPr>
      <w:r>
        <w:t xml:space="preserve">All studies reported on adverse events and no serious adverse events </w:t>
      </w:r>
      <w:r w:rsidR="00FA33D4">
        <w:t>occurred</w:t>
      </w:r>
      <w:r>
        <w:t xml:space="preserve">. </w:t>
      </w:r>
      <w:r w:rsidR="00357C1F">
        <w:t xml:space="preserve">One participant in the </w:t>
      </w:r>
      <w:r w:rsidR="00FD51B8">
        <w:t>home-based physical and nutritional intervention RCT</w:t>
      </w:r>
      <w:r w:rsidR="00357C1F">
        <w:t xml:space="preserve"> study reported back pain that may have been associated with the exercise programme</w:t>
      </w:r>
      <w:r w:rsidR="00A20B1B">
        <w:t xml:space="preserve"> </w:t>
      </w:r>
      <w:r w:rsidR="00357C1F">
        <w:fldChar w:fldCharType="begin">
          <w:fldData xml:space="preserve">PEVuZE5vdGU+PENpdGU+PEF1dGhvcj5LYXBhbjwvQXV0aG9yPjxZZWFyPjIwMTc8L1llYXI+PFJl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</w:fldData>
        </w:fldChar>
      </w:r>
      <w:r w:rsidR="0091115B">
        <w:instrText xml:space="preserve"> ADDIN EN.CITE </w:instrText>
      </w:r>
      <w:r w:rsidR="0091115B">
        <w:fldChar w:fldCharType="begin">
          <w:fldData xml:space="preserve">PEVuZE5vdGU+PENpdGU+PEF1dGhvcj5LYXBhbjwvQXV0aG9yPjxZZWFyPjIwMTc8L1llYXI+PFJl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</w:fldData>
        </w:fldChar>
      </w:r>
      <w:r w:rsidR="0091115B">
        <w:instrText xml:space="preserve"> ADDIN EN.CITE.DATA </w:instrText>
      </w:r>
      <w:r w:rsidR="0091115B">
        <w:fldChar w:fldCharType="end"/>
      </w:r>
      <w:r w:rsidR="00357C1F">
        <w:fldChar w:fldCharType="separate"/>
      </w:r>
      <w:r w:rsidR="0091115B">
        <w:rPr>
          <w:noProof/>
        </w:rPr>
        <w:t>(20)</w:t>
      </w:r>
      <w:r w:rsidR="00357C1F">
        <w:fldChar w:fldCharType="end"/>
      </w:r>
      <w:r w:rsidR="00357C1F">
        <w:t xml:space="preserve">. </w:t>
      </w:r>
      <w:r w:rsidR="0055170D">
        <w:t>Non-serious a</w:t>
      </w:r>
      <w:r w:rsidR="00357C1F">
        <w:t xml:space="preserve">dverse events reported by the </w:t>
      </w:r>
      <w:proofErr w:type="spellStart"/>
      <w:r w:rsidR="00357C1F">
        <w:t>Iliffe</w:t>
      </w:r>
      <w:proofErr w:type="spellEnd"/>
      <w:r w:rsidR="00357C1F">
        <w:t xml:space="preserve"> et al study </w:t>
      </w:r>
      <w:proofErr w:type="gramStart"/>
      <w:r w:rsidR="00357C1F">
        <w:t>were</w:t>
      </w:r>
      <w:proofErr w:type="gramEnd"/>
      <w:r w:rsidR="00357C1F">
        <w:t xml:space="preserve"> largely musculoskeletal in nature and included back pain, knee pain, hip pain, plantar fasciitis, worsening sciatica and pulled muscle. </w:t>
      </w:r>
    </w:p>
    <w:p w14:paraId="18AB6E6B" w14:textId="77777777" w:rsidR="00AE6285" w:rsidRPr="00AE6285" w:rsidRDefault="00170B06" w:rsidP="00FD5067">
      <w:pPr>
        <w:spacing w:line="480" w:lineRule="auto"/>
      </w:pPr>
      <w:r>
        <w:t xml:space="preserve"> </w:t>
      </w:r>
    </w:p>
    <w:p w14:paraId="03B7B2BA" w14:textId="77777777" w:rsidR="00973D26" w:rsidRDefault="00973D26" w:rsidP="00FD5067">
      <w:pPr>
        <w:pStyle w:val="Heading1"/>
        <w:spacing w:line="480" w:lineRule="auto"/>
      </w:pPr>
      <w:r w:rsidRPr="005D2B37">
        <w:t>Discussion</w:t>
      </w:r>
    </w:p>
    <w:p w14:paraId="3950315C" w14:textId="66346218" w:rsidR="00C958AE" w:rsidRDefault="00C958AE" w:rsidP="00FD5067">
      <w:pPr>
        <w:spacing w:line="480" w:lineRule="auto"/>
      </w:pPr>
      <w:r w:rsidRPr="008D4E9C">
        <w:t xml:space="preserve">The aim of this review was to explore the impact of trained volunteers on the health outcomes of community-dwelling older adults. </w:t>
      </w:r>
      <w:r w:rsidR="00597AF9" w:rsidRPr="008D4E9C">
        <w:t xml:space="preserve">The eight studies included in this </w:t>
      </w:r>
      <w:r w:rsidR="00FD37CD" w:rsidRPr="008D4E9C">
        <w:t>review</w:t>
      </w:r>
      <w:r w:rsidR="00597AF9" w:rsidRPr="008D4E9C">
        <w:t xml:space="preserve"> were heterogen</w:t>
      </w:r>
      <w:r w:rsidR="00A20B1B">
        <w:t>e</w:t>
      </w:r>
      <w:r w:rsidR="00597AF9" w:rsidRPr="008D4E9C">
        <w:t>ous in the intervention</w:t>
      </w:r>
      <w:r w:rsidR="00FD37CD" w:rsidRPr="008D4E9C">
        <w:t>s</w:t>
      </w:r>
      <w:r w:rsidR="00597AF9" w:rsidRPr="008D4E9C">
        <w:t xml:space="preserve"> delivered, with varied frequency</w:t>
      </w:r>
      <w:r w:rsidR="00FD37CD" w:rsidRPr="008D4E9C">
        <w:t xml:space="preserve"> and</w:t>
      </w:r>
      <w:r w:rsidR="00597AF9" w:rsidRPr="008D4E9C">
        <w:t xml:space="preserve"> duration</w:t>
      </w:r>
      <w:r w:rsidR="00FD37CD" w:rsidRPr="008D4E9C">
        <w:t>,</w:t>
      </w:r>
      <w:r w:rsidR="00597AF9" w:rsidRPr="008D4E9C">
        <w:t xml:space="preserve"> </w:t>
      </w:r>
      <w:r w:rsidR="0091115B">
        <w:t xml:space="preserve">multimodal </w:t>
      </w:r>
      <w:r w:rsidR="00C85EAB">
        <w:t>intervention</w:t>
      </w:r>
      <w:r w:rsidR="00E646F4">
        <w:t xml:space="preserve"> and outcomes reported</w:t>
      </w:r>
      <w:r w:rsidR="00FD37CD" w:rsidRPr="008D4E9C">
        <w:t>. The sample characteristics including mean age, s</w:t>
      </w:r>
      <w:r w:rsidR="00DF01AE">
        <w:t>tudy setting</w:t>
      </w:r>
      <w:r w:rsidR="00FD51B8">
        <w:t>s</w:t>
      </w:r>
      <w:r w:rsidR="00FD37CD" w:rsidRPr="008D4E9C">
        <w:t xml:space="preserve"> and functional status also differed between studies. </w:t>
      </w:r>
      <w:r w:rsidR="00EF1D6D" w:rsidRPr="008D4E9C">
        <w:t xml:space="preserve">The minimum length of intervention was 12 weeks and the most common frequency of intervention was once weekly (four studies). </w:t>
      </w:r>
    </w:p>
    <w:p w14:paraId="0B3B277B" w14:textId="65B9BF8D" w:rsidR="00CB3D1A" w:rsidRDefault="00CB3D1A" w:rsidP="00FD5067">
      <w:pPr>
        <w:spacing w:line="480" w:lineRule="auto"/>
      </w:pPr>
      <w:r>
        <w:t>The recruitment</w:t>
      </w:r>
      <w:r w:rsidR="00293D7B">
        <w:t>, training and</w:t>
      </w:r>
      <w:r>
        <w:t xml:space="preserve"> retention of volunteers were poorly described in all eight studies. Four studies provided minimal details on where the volunteers were recruited from but did not describe the recruitment process. </w:t>
      </w:r>
      <w:proofErr w:type="spellStart"/>
      <w:r>
        <w:t>Iliffe</w:t>
      </w:r>
      <w:proofErr w:type="spellEnd"/>
      <w:r>
        <w:t xml:space="preserve"> et al w</w:t>
      </w:r>
      <w:r w:rsidR="00926207">
        <w:t>ere</w:t>
      </w:r>
      <w:r>
        <w:t xml:space="preserve"> not able to recruit the number of volunteers to target, with a high dropout rate among those who expressed interested (n=209), with 71 volunteers receiving training, and 38 volunteering. Several factors which impacted on volunteer disengagement included the length of time between training and beginning work, and the distance volunteers would need to travel to support participants</w:t>
      </w:r>
      <w:r w:rsidR="00434772">
        <w:t xml:space="preserve"> </w:t>
      </w:r>
      <w:r w:rsidR="0091115B">
        <w:fldChar w:fldCharType="begin">
          <w:fldData xml:space="preserve">PEVuZE5vdGU+PENpdGU+PEF1dGhvcj5JbGlmZmU8L0F1dGhvcj48WWVhcj4yMDE0PC9ZZWFyPjxS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</w:fldData>
        </w:fldChar>
      </w:r>
      <w:r w:rsidR="0091115B">
        <w:instrText xml:space="preserve"> ADDIN EN.CITE </w:instrText>
      </w:r>
      <w:r w:rsidR="0091115B">
        <w:fldChar w:fldCharType="begin">
          <w:fldData xml:space="preserve">PEVuZE5vdGU+PENpdGU+PEF1dGhvcj5JbGlmZmU8L0F1dGhvcj48WWVhcj4yMDE0PC9ZZWFyPjxS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</w:fldData>
        </w:fldChar>
      </w:r>
      <w:r w:rsidR="0091115B">
        <w:instrText xml:space="preserve"> ADDIN EN.CITE.DATA </w:instrText>
      </w:r>
      <w:r w:rsidR="0091115B">
        <w:fldChar w:fldCharType="end"/>
      </w:r>
      <w:r w:rsidR="0091115B">
        <w:fldChar w:fldCharType="separate"/>
      </w:r>
      <w:r w:rsidR="0091115B">
        <w:rPr>
          <w:noProof/>
        </w:rPr>
        <w:t>(25)</w:t>
      </w:r>
      <w:r w:rsidR="0091115B">
        <w:fldChar w:fldCharType="end"/>
      </w:r>
      <w:r>
        <w:t xml:space="preserve">. On the use of volunteers to support or deliver exercise programmes, </w:t>
      </w:r>
      <w:proofErr w:type="spellStart"/>
      <w:r>
        <w:t>Iliffe</w:t>
      </w:r>
      <w:proofErr w:type="spellEnd"/>
      <w:r>
        <w:t xml:space="preserve"> et al concluded that feasibility studies on the use of trained volunteers should be conducted prior to embarking on a large scale trial. </w:t>
      </w:r>
      <w:r w:rsidR="00724049">
        <w:t xml:space="preserve">Volunteers require training and good support mechanisms to ensure that they </w:t>
      </w:r>
      <w:r w:rsidR="002744C7">
        <w:t>carry</w:t>
      </w:r>
      <w:r w:rsidR="00724049">
        <w:t xml:space="preserve"> out their role well with help provided when needed. This </w:t>
      </w:r>
      <w:r w:rsidR="00724049">
        <w:lastRenderedPageBreak/>
        <w:t>require investment in labour and time and thus the role of the coordinator who is responsible for recruitment and training is very important</w:t>
      </w:r>
      <w:r w:rsidR="0059601A">
        <w:t xml:space="preserve"> </w:t>
      </w:r>
      <w:r w:rsidR="00724049">
        <w:fldChar w:fldCharType="begin"/>
      </w:r>
      <w:r w:rsidR="00805906">
        <w:instrText xml:space="preserve"> ADDIN EN.CITE &lt;EndNote&gt;&lt;Cite&gt;&lt;Author&gt;Peel&lt;/Author&gt;&lt;Year&gt;2009&lt;/Year&gt;&lt;RecNum&gt;1114&lt;/RecNum&gt;&lt;DisplayText&gt;(16)&lt;/DisplayText&gt;&lt;record&gt;&lt;rec-number&gt;1114&lt;/rec-number&gt;&lt;foreign-keys&gt;&lt;key app="EN" db-id="exa2rxea7ezff1ear5y5wxedv5arversed2s" timestamp="1582588056"&gt;1114&lt;/key&gt;&lt;/foreign-keys&gt;&lt;ref-type name="Journal Article"&gt;17&lt;/ref-type&gt;&lt;contributors&gt;&lt;authors&gt;&lt;author&gt;Peel, N. M.&lt;/author&gt;&lt;author&gt;Warburton, J.&lt;/author&gt;&lt;/authors&gt;&lt;/contributors&gt;&lt;auth-address&gt;Australasian Centre on Ageing, The University of Queensland, Australia. n.peel@uq.edu.au&lt;/auth-address&gt;&lt;titles&gt;&lt;title&gt;Using senior volunteers as peer educators: What is the evidence of effectiveness in falls prevention?&lt;/title&gt;&lt;secondary-title&gt;Australas J Ageing&lt;/secondary-title&gt;&lt;alt-title&gt;Australasian journal on ageing&lt;/alt-title&gt;&lt;/titles&gt;&lt;alt-periodical&gt;&lt;full-title&gt;Australasian Journal on Ageing&lt;/full-title&gt;&lt;/alt-periodical&gt;&lt;pages&gt;7-11&lt;/pages&gt;&lt;volume&gt;28&lt;/volume&gt;&lt;number&gt;1&lt;/number&gt;&lt;edition&gt;2009/02/27&lt;/edition&gt;&lt;keywords&gt;&lt;keyword&gt;Accidental Falls/*prevention &amp;amp; control&lt;/keyword&gt;&lt;keyword&gt;Aged&lt;/keyword&gt;&lt;keyword&gt;Cost-Benefit Analysis&lt;/keyword&gt;&lt;keyword&gt;*Health Education&lt;/keyword&gt;&lt;keyword&gt;Health Promotion&lt;/keyword&gt;&lt;keyword&gt;Humans&lt;/keyword&gt;&lt;keyword&gt;*Peer Group&lt;/keyword&gt;&lt;keyword&gt;Power, Psychological&lt;/keyword&gt;&lt;keyword&gt;Social Identification&lt;/keyword&gt;&lt;keyword&gt;*Volunteers&lt;/keyword&gt;&lt;/keywords&gt;&lt;dates&gt;&lt;year&gt;2009&lt;/year&gt;&lt;pub-dates&gt;&lt;date&gt;Mar&lt;/date&gt;&lt;/pub-dates&gt;&lt;/dates&gt;&lt;isbn&gt;1440-6381&lt;/isbn&gt;&lt;accession-num&gt;19243369&lt;/accession-num&gt;&lt;urls&gt;&lt;related-urls&gt;&lt;url&gt;https://onlinelibrary.wiley.com/doi/full/10.1111/j.1741-6612.2008.00320.x&lt;/url&gt;&lt;/related-urls&gt;&lt;/urls&gt;&lt;electronic-resource-num&gt;10.1111/j.1741-6612.2008.00320.x&lt;/electronic-resource-num&gt;&lt;remote-database-provider&gt;NLM&lt;/remote-database-provider&gt;&lt;language&gt;eng&lt;/language&gt;&lt;/record&gt;&lt;/Cite&gt;&lt;/EndNote&gt;</w:instrText>
      </w:r>
      <w:r w:rsidR="00724049">
        <w:fldChar w:fldCharType="separate"/>
      </w:r>
      <w:r w:rsidR="00805906">
        <w:rPr>
          <w:noProof/>
        </w:rPr>
        <w:t>(16)</w:t>
      </w:r>
      <w:r w:rsidR="00724049">
        <w:fldChar w:fldCharType="end"/>
      </w:r>
      <w:r w:rsidR="00724049">
        <w:t xml:space="preserve">.  </w:t>
      </w:r>
      <w:r w:rsidR="00293D7B">
        <w:t xml:space="preserve"> </w:t>
      </w:r>
    </w:p>
    <w:p w14:paraId="3FE2EB26" w14:textId="6752CD2E" w:rsidR="00D26720" w:rsidRDefault="00AF2B7A" w:rsidP="00FD5067">
      <w:pPr>
        <w:spacing w:line="480" w:lineRule="auto"/>
      </w:pPr>
      <w:r>
        <w:t xml:space="preserve">The </w:t>
      </w:r>
      <w:r w:rsidR="002420C7">
        <w:t>best</w:t>
      </w:r>
      <w:r>
        <w:t xml:space="preserve"> evidence on the impact of volunteer-led intervention on </w:t>
      </w:r>
      <w:r w:rsidR="00D15DB5">
        <w:t xml:space="preserve">physical activity and </w:t>
      </w:r>
      <w:r>
        <w:t>health outcomes were from two RCT</w:t>
      </w:r>
      <w:r w:rsidR="001017D6">
        <w:t>s</w:t>
      </w:r>
      <w:r>
        <w:t xml:space="preserve">. The </w:t>
      </w:r>
      <w:r w:rsidR="001017D6">
        <w:t xml:space="preserve">RCT examining the impact of </w:t>
      </w:r>
      <w:r w:rsidR="00011241">
        <w:t xml:space="preserve">a twice weekly volunteer-led </w:t>
      </w:r>
      <w:r w:rsidR="001017D6">
        <w:t>home-based strength exercise and nutrition</w:t>
      </w:r>
      <w:r w:rsidR="002420C7">
        <w:t xml:space="preserve"> advice</w:t>
      </w:r>
      <w:r w:rsidR="001017D6">
        <w:t xml:space="preserve"> intervention in pre-frail and frail (defined by SHARE-FI) community-dwelling older adults showed improvement in  physical activity levels</w:t>
      </w:r>
      <w:r w:rsidR="0059601A">
        <w:t xml:space="preserve"> </w:t>
      </w:r>
      <w:r w:rsidR="001017D6">
        <w:fldChar w:fldCharType="begin">
          <w:fldData xml:space="preserve">PEVuZE5vdGU+PENpdGU+PEF1dGhvcj5XaW56ZXI8L0F1dGhvcj48WWVhcj4yMDE5PC9ZZWFyPjxS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</w:fldData>
        </w:fldChar>
      </w:r>
      <w:r w:rsidR="0091115B">
        <w:instrText xml:space="preserve"> ADDIN EN.CITE </w:instrText>
      </w:r>
      <w:r w:rsidR="0091115B">
        <w:fldChar w:fldCharType="begin">
          <w:fldData xml:space="preserve">PEVuZE5vdGU+PENpdGU+PEF1dGhvcj5XaW56ZXI8L0F1dGhvcj48WWVhcj4yMDE5PC9ZZWFyPjxS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</w:fldData>
        </w:fldChar>
      </w:r>
      <w:r w:rsidR="0091115B">
        <w:instrText xml:space="preserve"> ADDIN EN.CITE.DATA </w:instrText>
      </w:r>
      <w:r w:rsidR="0091115B">
        <w:fldChar w:fldCharType="end"/>
      </w:r>
      <w:r w:rsidR="001017D6">
        <w:fldChar w:fldCharType="separate"/>
      </w:r>
      <w:r w:rsidR="0091115B">
        <w:rPr>
          <w:noProof/>
        </w:rPr>
        <w:t>(23)</w:t>
      </w:r>
      <w:r w:rsidR="001017D6">
        <w:fldChar w:fldCharType="end"/>
      </w:r>
      <w:r w:rsidR="001017D6">
        <w:t>, grip strength</w:t>
      </w:r>
      <w:r w:rsidR="0059601A">
        <w:t xml:space="preserve"> </w:t>
      </w:r>
      <w:r w:rsidR="001017D6">
        <w:fldChar w:fldCharType="begin">
          <w:fldData xml:space="preserve">PEVuZE5vdGU+PENpdGU+PEF1dGhvcj5IYWlkZXI8L0F1dGhvcj48WWVhcj4yMDE3PC9ZZWFyPjxS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</w:fldData>
        </w:fldChar>
      </w:r>
      <w:r w:rsidR="0091115B">
        <w:instrText xml:space="preserve"> ADDIN EN.CITE </w:instrText>
      </w:r>
      <w:r w:rsidR="0091115B">
        <w:fldChar w:fldCharType="begin">
          <w:fldData xml:space="preserve">PEVuZE5vdGU+PENpdGU+PEF1dGhvcj5IYWlkZXI8L0F1dGhvcj48WWVhcj4yMDE3PC9ZZWFyPjxS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</w:fldData>
        </w:fldChar>
      </w:r>
      <w:r w:rsidR="0091115B">
        <w:instrText xml:space="preserve"> ADDIN EN.CITE.DATA </w:instrText>
      </w:r>
      <w:r w:rsidR="0091115B">
        <w:fldChar w:fldCharType="end"/>
      </w:r>
      <w:r w:rsidR="001017D6">
        <w:fldChar w:fldCharType="separate"/>
      </w:r>
      <w:r w:rsidR="0091115B">
        <w:rPr>
          <w:noProof/>
        </w:rPr>
        <w:t>(19)</w:t>
      </w:r>
      <w:r w:rsidR="001017D6">
        <w:fldChar w:fldCharType="end"/>
      </w:r>
      <w:r w:rsidR="001017D6">
        <w:t xml:space="preserve">, </w:t>
      </w:r>
      <w:r w:rsidR="00011241">
        <w:t>and nutritional status</w:t>
      </w:r>
      <w:r w:rsidR="0059601A">
        <w:t xml:space="preserve"> </w:t>
      </w:r>
      <w:r w:rsidR="00011241">
        <w:fldChar w:fldCharType="begin"/>
      </w:r>
      <w:r w:rsidR="0091115B">
        <w:instrText xml:space="preserve"> ADDIN EN.CITE &lt;EndNote&gt;&lt;Cite&gt;&lt;Author&gt;Luger&lt;/Author&gt;&lt;Year&gt;2016&lt;/Year&gt;&lt;RecNum&gt;1012&lt;/RecNum&gt;&lt;DisplayText&gt;(22)&lt;/DisplayText&gt;&lt;record&gt;&lt;rec-number&gt;1012&lt;/rec-number&gt;&lt;foreign-keys&gt;&lt;key app="EN" db-id="exa2rxea7ezff1ear5y5wxedv5arversed2s" timestamp="1554477102"&gt;1012&lt;/key&gt;&lt;/foreign-keys&gt;&lt;ref-type name="Journal Article"&gt;17&lt;/ref-type&gt;&lt;contributors&gt;&lt;authors&gt;&lt;author&gt;Luger, Eva&lt;/author&gt;&lt;author&gt;Dorner, Thomas Ernst&lt;/author&gt;&lt;author&gt;Haider, Sandra&lt;/author&gt;&lt;author&gt;Kapan, Ali&lt;/author&gt;&lt;author&gt;Lackinger, Christian&lt;/author&gt;&lt;author&gt;Schindler, Karin&lt;/author&gt;&lt;/authors&gt;&lt;/contributors&gt;&lt;titles&gt;&lt;title&gt;Effects of a Home-Based and Volunteer-Administered Physical Training, Nutritional, and Social Support Program on Malnutrition and Frailty in Older Persons: A Randomized Controlled Trial&lt;/title&gt;&lt;secondary-title&gt;Journal of the American Medical Directors Association&lt;/secondary-title&gt;&lt;/titles&gt;&lt;periodical&gt;&lt;full-title&gt;Journal of the American Medical Directors Association&lt;/full-title&gt;&lt;/periodical&gt;&lt;pages&gt;671.e9-671.e16&lt;/pages&gt;&lt;volume&gt;17&lt;/volume&gt;&lt;number&gt;7&lt;/number&gt;&lt;keywords&gt;&lt;keyword&gt;Older persons&lt;/keyword&gt;&lt;keyword&gt;frailty&lt;/keyword&gt;&lt;keyword&gt;malnutrition&lt;/keyword&gt;&lt;keyword&gt;exercise&lt;/keyword&gt;&lt;keyword&gt;nutrition&lt;/keyword&gt;&lt;keyword&gt;home visits&lt;/keyword&gt;&lt;/keywords&gt;&lt;dates&gt;&lt;year&gt;2016&lt;/year&gt;&lt;pub-dates&gt;&lt;date&gt;2016/07/01/&lt;/date&gt;&lt;/pub-dates&gt;&lt;/dates&gt;&lt;isbn&gt;1525-8610&lt;/isbn&gt;&lt;urls&gt;&lt;related-urls&gt;&lt;url&gt;http://www.sciencedirect.com/science/article/pii/S1525861016301128&lt;/url&gt;&lt;url&gt;https://www.sciencedirect.com/science/article/abs/pii/S1525861016301128?via%3Dihub&lt;/url&gt;&lt;/related-urls&gt;&lt;/urls&gt;&lt;electronic-resource-num&gt;https://doi.org/10.1016/j.jamda.2016.04.018&lt;/electronic-resource-num&gt;&lt;/record&gt;&lt;/Cite&gt;&lt;/EndNote&gt;</w:instrText>
      </w:r>
      <w:r w:rsidR="00011241">
        <w:fldChar w:fldCharType="separate"/>
      </w:r>
      <w:r w:rsidR="0091115B">
        <w:rPr>
          <w:noProof/>
        </w:rPr>
        <w:t>(22)</w:t>
      </w:r>
      <w:r w:rsidR="00011241">
        <w:fldChar w:fldCharType="end"/>
      </w:r>
      <w:r w:rsidR="00011241">
        <w:t>. The study also showed reduction in frailty scores</w:t>
      </w:r>
      <w:r w:rsidR="0059601A">
        <w:t xml:space="preserve"> </w:t>
      </w:r>
      <w:r w:rsidR="00011241">
        <w:fldChar w:fldCharType="begin"/>
      </w:r>
      <w:r w:rsidR="0091115B">
        <w:instrText xml:space="preserve"> ADDIN EN.CITE &lt;EndNote&gt;&lt;Cite&gt;&lt;Author&gt;Luger&lt;/Author&gt;&lt;Year&gt;2016&lt;/Year&gt;&lt;RecNum&gt;1012&lt;/RecNum&gt;&lt;DisplayText&gt;(22)&lt;/DisplayText&gt;&lt;record&gt;&lt;rec-number&gt;1012&lt;/rec-number&gt;&lt;foreign-keys&gt;&lt;key app="EN" db-id="exa2rxea7ezff1ear5y5wxedv5arversed2s" timestamp="1554477102"&gt;1012&lt;/key&gt;&lt;/foreign-keys&gt;&lt;ref-type name="Journal Article"&gt;17&lt;/ref-type&gt;&lt;contributors&gt;&lt;authors&gt;&lt;author&gt;Luger, Eva&lt;/author&gt;&lt;author&gt;Dorner, Thomas Ernst&lt;/author&gt;&lt;author&gt;Haider, Sandra&lt;/author&gt;&lt;author&gt;Kapan, Ali&lt;/author&gt;&lt;author&gt;Lackinger, Christian&lt;/author&gt;&lt;author&gt;Schindler, Karin&lt;/author&gt;&lt;/authors&gt;&lt;/contributors&gt;&lt;titles&gt;&lt;title&gt;Effects of a Home-Based and Volunteer-Administered Physical Training, Nutritional, and Social Support Program on Malnutrition and Frailty in Older Persons: A Randomized Controlled Trial&lt;/title&gt;&lt;secondary-title&gt;Journal of the American Medical Directors Association&lt;/secondary-title&gt;&lt;/titles&gt;&lt;periodical&gt;&lt;full-title&gt;Journal of the American Medical Directors Association&lt;/full-title&gt;&lt;/periodical&gt;&lt;pages&gt;671.e9-671.e16&lt;/pages&gt;&lt;volume&gt;17&lt;/volume&gt;&lt;number&gt;7&lt;/number&gt;&lt;keywords&gt;&lt;keyword&gt;Older persons&lt;/keyword&gt;&lt;keyword&gt;frailty&lt;/keyword&gt;&lt;keyword&gt;malnutrition&lt;/keyword&gt;&lt;keyword&gt;exercise&lt;/keyword&gt;&lt;keyword&gt;nutrition&lt;/keyword&gt;&lt;keyword&gt;home visits&lt;/keyword&gt;&lt;/keywords&gt;&lt;dates&gt;&lt;year&gt;2016&lt;/year&gt;&lt;pub-dates&gt;&lt;date&gt;2016/07/01/&lt;/date&gt;&lt;/pub-dates&gt;&lt;/dates&gt;&lt;isbn&gt;1525-8610&lt;/isbn&gt;&lt;urls&gt;&lt;related-urls&gt;&lt;url&gt;http://www.sciencedirect.com/science/article/pii/S1525861016301128&lt;/url&gt;&lt;url&gt;https://www.sciencedirect.com/science/article/abs/pii/S1525861016301128?via%3Dihub&lt;/url&gt;&lt;/related-urls&gt;&lt;/urls&gt;&lt;electronic-resource-num&gt;https://doi.org/10.1016/j.jamda.2016.04.018&lt;/electronic-resource-num&gt;&lt;/record&gt;&lt;/Cite&gt;&lt;/EndNote&gt;</w:instrText>
      </w:r>
      <w:r w:rsidR="00011241">
        <w:fldChar w:fldCharType="separate"/>
      </w:r>
      <w:r w:rsidR="0091115B">
        <w:rPr>
          <w:noProof/>
        </w:rPr>
        <w:t>(22)</w:t>
      </w:r>
      <w:r w:rsidR="00011241">
        <w:fldChar w:fldCharType="end"/>
      </w:r>
      <w:r w:rsidR="00011241">
        <w:t xml:space="preserve"> and fear of falling</w:t>
      </w:r>
      <w:r w:rsidR="00362C6D">
        <w:t xml:space="preserve"> (20)</w:t>
      </w:r>
      <w:r w:rsidR="00011241">
        <w:t>. The</w:t>
      </w:r>
      <w:r w:rsidR="002420C7">
        <w:t xml:space="preserve"> second</w:t>
      </w:r>
      <w:r w:rsidR="00011241">
        <w:t xml:space="preserve"> RCT by Chen et al showed that</w:t>
      </w:r>
      <w:r w:rsidR="0015197D">
        <w:t xml:space="preserve"> a thrice-weekly</w:t>
      </w:r>
      <w:r w:rsidR="00011241">
        <w:t xml:space="preserve"> volunteer-led resistance exercise training using elastic bands </w:t>
      </w:r>
      <w:r w:rsidR="00C51A4B">
        <w:t xml:space="preserve">among wheelchair-bound nursing home adults resulted in improvement in </w:t>
      </w:r>
      <w:r w:rsidR="00C1657A">
        <w:t xml:space="preserve">grip </w:t>
      </w:r>
      <w:r w:rsidR="00C51A4B">
        <w:t>strength and functional status</w:t>
      </w:r>
      <w:r w:rsidR="004D0598">
        <w:t xml:space="preserve"> </w:t>
      </w:r>
      <w:r w:rsidR="00C51A4B">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rsidR="0091115B">
        <w:instrText xml:space="preserve"> ADDIN EN.CITE </w:instrText>
      </w:r>
      <w:r w:rsidR="0091115B">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rsidR="0091115B">
        <w:instrText xml:space="preserve"> ADDIN EN.CITE.DATA </w:instrText>
      </w:r>
      <w:r w:rsidR="0091115B">
        <w:fldChar w:fldCharType="end"/>
      </w:r>
      <w:r w:rsidR="00C51A4B">
        <w:fldChar w:fldCharType="separate"/>
      </w:r>
      <w:r w:rsidR="0091115B">
        <w:rPr>
          <w:noProof/>
        </w:rPr>
        <w:t>(24)</w:t>
      </w:r>
      <w:r w:rsidR="00C51A4B">
        <w:fldChar w:fldCharType="end"/>
      </w:r>
      <w:r w:rsidR="00C51A4B">
        <w:t xml:space="preserve">. </w:t>
      </w:r>
    </w:p>
    <w:p w14:paraId="1D0394F3" w14:textId="05572ADC" w:rsidR="00D26720" w:rsidRPr="002A2DDC" w:rsidRDefault="00D26720" w:rsidP="00FD5067">
      <w:pPr>
        <w:spacing w:line="480" w:lineRule="auto"/>
      </w:pPr>
      <w:r>
        <w:t>This review found some evidence on the impact of volunteer-led physical activity intervention on physical activity levels of older people</w:t>
      </w:r>
      <w:r w:rsidR="00B83461">
        <w:t>, although the findings were mixed</w:t>
      </w:r>
      <w:r>
        <w:t xml:space="preserve">. </w:t>
      </w:r>
      <w:proofErr w:type="spellStart"/>
      <w:r>
        <w:t>Iliffe</w:t>
      </w:r>
      <w:proofErr w:type="spellEnd"/>
      <w:r>
        <w:t xml:space="preserve"> et al found that the proportion of participants in the volunteer-led arm who reported spending at least 150min of MVPA rose from 41% to 43% but this was not statistically significant. </w:t>
      </w:r>
      <w:r w:rsidR="008F369D">
        <w:t>The home-based physical and nutritional intervention RCT</w:t>
      </w:r>
      <w:r>
        <w:t xml:space="preserve"> reported that participants who received</w:t>
      </w:r>
      <w:r w:rsidR="008F369D">
        <w:t xml:space="preserve"> the </w:t>
      </w:r>
      <w:r>
        <w:t xml:space="preserve"> volunteer-led intervention showed a statistically significant improvement in overall activity levels 0.69 hr/day (95% CI 0.21-1.18). Reduction in primary and secondary prevention of chronic disease </w:t>
      </w:r>
      <w:r>
        <w:fldChar w:fldCharType="begin"/>
      </w:r>
      <w:r w:rsidR="00362C6D">
        <w:instrText xml:space="preserve"> ADDIN EN.CITE &lt;EndNote&gt;&lt;Cite&gt;&lt;Author&gt;Warburton&lt;/Author&gt;&lt;Year&gt;2006&lt;/Year&gt;&lt;RecNum&gt;218&lt;/RecNum&gt;&lt;DisplayText&gt;(31)&lt;/DisplayText&gt;&lt;record&gt;&lt;rec-number&gt;218&lt;/rec-number&gt;&lt;foreign-keys&gt;&lt;key app="EN" db-id="exa2rxea7ezff1ear5y5wxedv5arversed2s" timestamp="1443789272"&gt;218&lt;/key&gt;&lt;/foreign-keys&gt;&lt;ref-type name="Journal Article"&gt;17&lt;/ref-type&gt;&lt;contributors&gt;&lt;authors&gt;&lt;author&gt;Warburton, Darren E. R.&lt;/author&gt;&lt;author&gt;Nicol, Crystal Whitney&lt;/author&gt;&lt;author&gt;Bredin, Shannon S. D.&lt;/author&gt;&lt;/authors&gt;&lt;/contributors&gt;&lt;titles&gt;&lt;title&gt;Health benefits of physical activity: the evidence&lt;/title&gt;&lt;secondary-title&gt;CMAJ : Canadian Medical Association journal = journal de l&amp;apos;Association medicale canadienne&lt;/secondary-title&gt;&lt;/titles&gt;&lt;periodical&gt;&lt;full-title&gt;CMAJ : Canadian Medical Association journal = journal de l&amp;apos;Association medicale canadienne&lt;/full-title&gt;&lt;/periodical&gt;&lt;pages&gt;801-809&lt;/pages&gt;&lt;volume&gt;174&lt;/volume&gt;&lt;number&gt;6&lt;/number&gt;&lt;dates&gt;&lt;year&gt;2006&lt;/year&gt;&lt;/dates&gt;&lt;isbn&gt;1488-2329 (Electronic)&lt;/isbn&gt;&lt;urls&gt;&lt;related-urls&gt;&lt;url&gt;http://www.ncbi.nlm.nih.gov/pmc/articles/PMC1402378/pdf/20060314s00023p801.pdf&lt;/url&gt;&lt;/related-urls&gt;&lt;pdf-urls&gt;&lt;url&gt;file://soton.ac.uk/ude/personalfiles/users/sel2g14/mydesktop/Activity and outcome/Health benefits of physical activity.pdf&lt;/url&gt;&lt;/pdf-urls&gt;&lt;/urls&gt;&lt;electronic-resource-num&gt;10.1503/cmaj.051351&lt;/electronic-resource-num&gt;&lt;/record&gt;&lt;/Cite&gt;&lt;/EndNote&gt;</w:instrText>
      </w:r>
      <w:r>
        <w:fldChar w:fldCharType="separate"/>
      </w:r>
      <w:r w:rsidR="00362C6D">
        <w:rPr>
          <w:noProof/>
        </w:rPr>
        <w:t>(31)</w:t>
      </w:r>
      <w:r>
        <w:fldChar w:fldCharType="end"/>
      </w:r>
      <w:r>
        <w:t xml:space="preserve">, improved bone health </w:t>
      </w:r>
      <w:r>
        <w:fldChar w:fldCharType="begin">
          <w:fldData xml:space="preserve">PEVuZE5vdGU+PENpdGU+PEF1dGhvcj5MaXUtQW1icm9zZTwvQXV0aG9yPjxZZWFyPjIwMDQ8L1ll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=
</w:fldData>
        </w:fldChar>
      </w:r>
      <w:r w:rsidR="00362C6D">
        <w:instrText xml:space="preserve"> ADDIN EN.CITE </w:instrText>
      </w:r>
      <w:r w:rsidR="00362C6D">
        <w:fldChar w:fldCharType="begin">
          <w:fldData xml:space="preserve">PEVuZE5vdGU+PENpdGU+PEF1dGhvcj5MaXUtQW1icm9zZTwvQXV0aG9yPjxZZWFyPjIwMDQ8L1ll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=
</w:fldData>
        </w:fldChar>
      </w:r>
      <w:r w:rsidR="00362C6D">
        <w:instrText xml:space="preserve"> ADDIN EN.CITE.DATA </w:instrText>
      </w:r>
      <w:r w:rsidR="00362C6D">
        <w:fldChar w:fldCharType="end"/>
      </w:r>
      <w:r>
        <w:fldChar w:fldCharType="separate"/>
      </w:r>
      <w:r w:rsidR="00362C6D">
        <w:rPr>
          <w:noProof/>
        </w:rPr>
        <w:t>(32)</w:t>
      </w:r>
      <w:r>
        <w:fldChar w:fldCharType="end"/>
      </w:r>
      <w:r>
        <w:t xml:space="preserve">, and improved well-being and quality of life </w:t>
      </w:r>
      <w:r>
        <w:fldChar w:fldCharType="begin"/>
      </w:r>
      <w:r w:rsidR="00362C6D">
        <w:instrText xml:space="preserve"> ADDIN EN.CITE &lt;EndNote&gt;&lt;Cite&gt;&lt;Author&gt;Fox&lt;/Author&gt;&lt;Year&gt;2007&lt;/Year&gt;&lt;RecNum&gt;315&lt;/RecNum&gt;&lt;DisplayText&gt;(33)&lt;/DisplayText&gt;&lt;record&gt;&lt;rec-number&gt;315&lt;/rec-number&gt;&lt;foreign-keys&gt;&lt;key app="EN" db-id="exa2rxea7ezff1ear5y5wxedv5arversed2s" timestamp="1475226002"&gt;315&lt;/key&gt;&lt;/foreign-keys&gt;&lt;ref-type name="Journal Article"&gt;17&lt;/ref-type&gt;&lt;contributors&gt;&lt;authors&gt;&lt;author&gt;Fox, Kenneth R.&lt;/author&gt;&lt;author&gt;Stathi, Afroditi&lt;/author&gt;&lt;author&gt;McKenna, Jim&lt;/author&gt;&lt;author&gt;Davis, Mark G.&lt;/author&gt;&lt;/authors&gt;&lt;/contributors&gt;&lt;titles&gt;&lt;title&gt;Physical activity and mental well-being in older people participating in the Better Ageing Project&lt;/title&gt;&lt;secondary-title&gt;European Journal of Applied Physiology&lt;/secondary-title&gt;&lt;/titles&gt;&lt;periodical&gt;&lt;full-title&gt;European Journal of Applied Physiology&lt;/full-title&gt;&lt;/periodical&gt;&lt;pages&gt;591-602&lt;/pages&gt;&lt;volume&gt;100&lt;/volume&gt;&lt;number&gt;5&lt;/number&gt;&lt;dates&gt;&lt;year&gt;2007&lt;/year&gt;&lt;/dates&gt;&lt;isbn&gt;1439-6327&lt;/isbn&gt;&lt;label&gt;Fox2007&lt;/label&gt;&lt;work-type&gt;journal article&lt;/work-type&gt;&lt;urls&gt;&lt;related-urls&gt;&lt;url&gt;http://dx.doi.org/10.1007/s00421-007-0392-0&lt;/url&gt;&lt;/related-urls&gt;&lt;/urls&gt;&lt;electronic-resource-num&gt;10.1007/s00421-007-0392-0&lt;/electronic-resource-num&gt;&lt;/record&gt;&lt;/Cite&gt;&lt;/EndNote&gt;</w:instrText>
      </w:r>
      <w:r>
        <w:fldChar w:fldCharType="separate"/>
      </w:r>
      <w:r w:rsidR="00362C6D">
        <w:rPr>
          <w:noProof/>
        </w:rPr>
        <w:t>(33)</w:t>
      </w:r>
      <w:r>
        <w:fldChar w:fldCharType="end"/>
      </w:r>
      <w:r>
        <w:t xml:space="preserve"> are some of the well-known benefits of increased physical activity. It is important that older adults are encouraged and given the opportunity to be physically active. Waters et al reported that the psychosocial benefits of having peer-mentors is a motivating factor in exercise adherence </w:t>
      </w:r>
      <w:r>
        <w:fldChar w:fldCharType="begin"/>
      </w:r>
      <w:r w:rsidR="0091115B">
        <w:instrText xml:space="preserve"> ADDIN EN.CITE &lt;EndNote&gt;&lt;Cite&gt;&lt;Author&gt;Waters&lt;/Author&gt;&lt;Year&gt;2011&lt;/Year&gt;&lt;RecNum&gt;1046&lt;/RecNum&gt;&lt;DisplayText&gt;(27)&lt;/DisplayText&gt;&lt;record&gt;&lt;rec-number&gt;1046&lt;/rec-number&gt;&lt;foreign-keys&gt;&lt;key app="EN" db-id="exa2rxea7ezff1ear5y5wxedv5arversed2s" timestamp="1557842976"&gt;1046&lt;/key&gt;&lt;/foreign-keys&gt;&lt;ref-type name="Journal Article"&gt;17&lt;/ref-type&gt;&lt;contributors&gt;&lt;authors&gt;&lt;author&gt;Waters, D. L.&lt;/author&gt;&lt;author&gt;Hale, L. A.&lt;/author&gt;&lt;author&gt;Robertson, L.&lt;/author&gt;&lt;author&gt;Hale, B. A.&lt;/author&gt;&lt;author&gt;Herbison, P.&lt;/author&gt;&lt;/authors&gt;&lt;/contributors&gt;&lt;auth-address&gt;(Waters, Herbison) Department of Preventive and Social Medicine, University of Otago, PO Box 913, Dunedin 9054, New Zealand (Hale, Hale) School of Physiotherapy, University of Otago, Dunedin, New Zealand (Robertson) Otago Polytechnic, Division of Occupational Therapy, Dunedin, New Zealand (Hale) Independent Researcher, Dunedin, New Zealand&lt;/auth-address&gt;&lt;titles&gt;&lt;title&gt;Evaluation of a peer-led falls prevention program for older adults&lt;/title&gt;&lt;secondary-title&gt;Archives of Physical Medicine and Rehabilitation&lt;/secondary-title&gt;&lt;/titles&gt;&lt;periodical&gt;&lt;full-title&gt;Archives of Physical Medicine and Rehabilitation&lt;/full-title&gt;&lt;/periodical&gt;&lt;pages&gt;1581-1586&lt;/pages&gt;&lt;volume&gt;92&lt;/volume&gt;&lt;number&gt;10&lt;/number&gt;&lt;dates&gt;&lt;year&gt;2011&lt;/year&gt;&lt;pub-dates&gt;&lt;date&gt;October&lt;/date&gt;&lt;/pub-dates&gt;&lt;/dates&gt;&lt;accession-num&gt;362692180&lt;/accession-num&gt;&lt;urls&gt;&lt;related-urls&gt;&lt;url&gt;http://ovidsp.ovid.com/ovidweb.cgi?T=JS&amp;amp;CSC=Y&amp;amp;NEWS=N&amp;amp;PAGE=fulltext&amp;amp;D=emed12&amp;amp;AN=362692180&lt;/url&gt;&lt;/related-urls&gt;&lt;/urls&gt;&lt;remote-database-name&gt;Embase&lt;/remote-database-name&gt;&lt;remote-database-provider&gt;Ovid Technologies&lt;/remote-database-provider&gt;&lt;/record&gt;&lt;/Cite&gt;&lt;/EndNote&gt;</w:instrText>
      </w:r>
      <w:r>
        <w:fldChar w:fldCharType="separate"/>
      </w:r>
      <w:r w:rsidR="0091115B">
        <w:rPr>
          <w:noProof/>
        </w:rPr>
        <w:t>(27)</w:t>
      </w:r>
      <w:r>
        <w:fldChar w:fldCharType="end"/>
      </w:r>
      <w:r>
        <w:t xml:space="preserve">. </w:t>
      </w:r>
    </w:p>
    <w:p w14:paraId="27F1D05B" w14:textId="716C61C3" w:rsidR="00BC1E1E" w:rsidRDefault="00C51A4B" w:rsidP="00FD5067">
      <w:pPr>
        <w:spacing w:line="480" w:lineRule="auto"/>
      </w:pPr>
      <w:r>
        <w:t xml:space="preserve">Weaker evidence from non-randomised experimental studies showed </w:t>
      </w:r>
      <w:r w:rsidR="006E7995">
        <w:t xml:space="preserve">that </w:t>
      </w:r>
      <w:r w:rsidR="00AA6F86">
        <w:t xml:space="preserve">(i) </w:t>
      </w:r>
      <w:r w:rsidR="006E7995">
        <w:t>twice weekly home-based strength and balance exercises plus</w:t>
      </w:r>
      <w:r w:rsidR="004D0598">
        <w:t xml:space="preserve"> a</w:t>
      </w:r>
      <w:r w:rsidR="006E7995">
        <w:t xml:space="preserve"> cognitive and behavioural intervention </w:t>
      </w:r>
      <w:r w:rsidR="00255557">
        <w:t xml:space="preserve">among older adults at risk of falls </w:t>
      </w:r>
      <w:r w:rsidR="006E7995">
        <w:t>resulted in a reduction in fear of falling</w:t>
      </w:r>
      <w:r w:rsidR="004D0598">
        <w:t xml:space="preserve"> </w:t>
      </w:r>
      <w:r w:rsidR="006E7995">
        <w:fldChar w:fldCharType="begin"/>
      </w:r>
      <w:r w:rsidR="0091115B">
        <w:instrText xml:space="preserve"> ADDIN EN.CITE &lt;EndNote&gt;&lt;Cite&gt;&lt;Author&gt;Healy&lt;/Author&gt;&lt;Year&gt;2008&lt;/Year&gt;&lt;RecNum&gt;1086&lt;/RecNum&gt;&lt;DisplayText&gt;(30)&lt;/DisplayText&gt;&lt;record&gt;&lt;rec-number&gt;1086&lt;/rec-number&gt;&lt;foreign-keys&gt;&lt;key app="EN" db-id="exa2rxea7ezff1ear5y5wxedv5arversed2s" timestamp="1571145730"&gt;1086&lt;/key&gt;&lt;/foreign-keys&gt;&lt;ref-type name="Journal Article"&gt;17&lt;/ref-type&gt;&lt;contributors&gt;&lt;authors&gt;&lt;author&gt;Healy, Tara C.&lt;/author&gt;&lt;author&gt;Peng, Cheng&lt;/author&gt;&lt;author&gt;Haynes, Margaret S.&lt;/author&gt;&lt;author&gt;McMahon, Elaine M.&lt;/author&gt;&lt;author&gt;Botler, Joel L.&lt;/author&gt;&lt;author&gt;Gross, Laurence&lt;/author&gt;&lt;/authors&gt;&lt;/contributors&gt;&lt;auth-address&gt;Healy, Tara C.: thealy@usm.maine.edu&lt;/auth-address&gt;&lt;titles&gt;&lt;title&gt;The feasibility and effectiveness of translating a matter of balance into a volunteer lay leader model&lt;/title&gt;&lt;secondary-title&gt;Journal of Applied Gerontology&lt;/secondary-title&gt;&lt;/titles&gt;&lt;periodical&gt;&lt;full-title&gt;Journal of Applied Gerontology&lt;/full-title&gt;&lt;/periodical&gt;&lt;pages&gt;34-51&lt;/pages&gt;&lt;volume&gt;27&lt;/volume&gt;&lt;number&gt;1&lt;/number&gt;&lt;keywords&gt;&lt;keyword&gt;*Clinical Trials&lt;/keyword&gt;&lt;keyword&gt;*Evidence Based Practice&lt;/keyword&gt;&lt;keyword&gt;*Falls&lt;/keyword&gt;&lt;keyword&gt;*Health Promotion&lt;/keyword&gt;&lt;keyword&gt;*Prevention&lt;/keyword&gt;&lt;keyword&gt;Cognitive Behavior Therapy&lt;/keyword&gt;&lt;/keywords&gt;&lt;dates&gt;&lt;year&gt;2008&lt;/year&gt;&lt;/dates&gt;&lt;pub-location&gt;US&lt;/pub-location&gt;&lt;publisher&gt;Sage Publications&lt;/publisher&gt;&lt;isbn&gt;1552-4523(Electronic),0733-4648(Print)&lt;/isbn&gt;&lt;urls&gt;&lt;/urls&gt;&lt;electronic-resource-num&gt;10.1177/0733464807308620&lt;/electronic-resource-num&gt;&lt;/record&gt;&lt;/Cite&gt;&lt;/EndNote&gt;</w:instrText>
      </w:r>
      <w:r w:rsidR="006E7995">
        <w:fldChar w:fldCharType="separate"/>
      </w:r>
      <w:r w:rsidR="0091115B">
        <w:rPr>
          <w:noProof/>
        </w:rPr>
        <w:t>(30)</w:t>
      </w:r>
      <w:r w:rsidR="006E7995">
        <w:fldChar w:fldCharType="end"/>
      </w:r>
      <w:r w:rsidR="00AA6F86">
        <w:t xml:space="preserve">; and (ii) weekly group exercise which include posture, balance, strength and flexibility plus additional education on bone health </w:t>
      </w:r>
      <w:r w:rsidR="00255557">
        <w:lastRenderedPageBreak/>
        <w:t xml:space="preserve">among older adults in assisted living </w:t>
      </w:r>
      <w:r w:rsidR="00AA6F86">
        <w:t>resulted in improvement in physical function</w:t>
      </w:r>
      <w:r w:rsidR="006E7995">
        <w:t xml:space="preserve">. </w:t>
      </w:r>
      <w:r w:rsidR="002A5039">
        <w:t>A common element in these studies is the inclusion of strength or resistance exercise training.</w:t>
      </w:r>
      <w:r w:rsidR="00255557">
        <w:t xml:space="preserve"> Participants in these studies were also frail, functionally impaired, or at risk of falls. These findings agree with a</w:t>
      </w:r>
      <w:r w:rsidR="008E4558">
        <w:rPr>
          <w:lang w:eastAsia="en-US"/>
        </w:rPr>
        <w:t xml:space="preserve"> systematic review </w:t>
      </w:r>
      <w:r w:rsidR="002420C7">
        <w:rPr>
          <w:lang w:eastAsia="en-US"/>
        </w:rPr>
        <w:t xml:space="preserve">which was </w:t>
      </w:r>
      <w:r w:rsidR="008E4558">
        <w:rPr>
          <w:lang w:eastAsia="en-US"/>
        </w:rPr>
        <w:t>conducted by Lopez et al</w:t>
      </w:r>
      <w:r w:rsidR="00255557">
        <w:rPr>
          <w:lang w:eastAsia="en-US"/>
        </w:rPr>
        <w:t xml:space="preserve"> to explore the benefits of resistance training in physically frail older adults</w:t>
      </w:r>
      <w:r w:rsidR="004D0598">
        <w:rPr>
          <w:lang w:eastAsia="en-US"/>
        </w:rPr>
        <w:t xml:space="preserve"> </w:t>
      </w:r>
      <w:r w:rsidR="008E4558">
        <w:rPr>
          <w:lang w:eastAsia="en-US"/>
        </w:rPr>
        <w:fldChar w:fldCharType="begin"/>
      </w:r>
      <w:r w:rsidR="00362C6D">
        <w:rPr>
          <w:lang w:eastAsia="en-US"/>
        </w:rPr>
        <w:instrText xml:space="preserve"> ADDIN EN.CITE &lt;EndNote&gt;&lt;Cite&gt;&lt;Author&gt;Lopez&lt;/Author&gt;&lt;Year&gt;2018&lt;/Year&gt;&lt;RecNum&gt;1093&lt;/RecNum&gt;&lt;DisplayText&gt;(34)&lt;/DisplayText&gt;&lt;record&gt;&lt;rec-number&gt;1093&lt;/rec-number&gt;&lt;foreign-keys&gt;&lt;key app="EN" db-id="exa2rxea7ezff1ear5y5wxedv5arversed2s" timestamp="1573642909"&gt;1093&lt;/key&gt;&lt;/foreign-keys&gt;&lt;ref-type name="Journal Article"&gt;17&lt;/ref-type&gt;&lt;contributors&gt;&lt;authors&gt;&lt;author&gt;Lopez, Pedro&lt;/author&gt;&lt;author&gt;Pinto, Ronei Silveira&lt;/author&gt;&lt;author&gt;Radaelli, Regis&lt;/author&gt;&lt;author&gt;Rech, Anderson&lt;/author&gt;&lt;author&gt;Grazioli, Rafael&lt;/author&gt;&lt;author&gt;Izquierdo, Mikel&lt;/author&gt;&lt;author&gt;Cadore, Eduardo Lusa&lt;/author&gt;&lt;/authors&gt;&lt;/contributors&gt;&lt;titles&gt;&lt;title&gt;Benefits of resistance training in physically frail elderly: a systematic review&lt;/title&gt;&lt;secondary-title&gt;Aging Clinical and Experimental Research&lt;/secondary-title&gt;&lt;/titles&gt;&lt;periodical&gt;&lt;full-title&gt;Aging clinical and experimental research&lt;/full-title&gt;&lt;/periodical&gt;&lt;pages&gt;889-899&lt;/pages&gt;&lt;volume&gt;30&lt;/volume&gt;&lt;number&gt;8&lt;/number&gt;&lt;dates&gt;&lt;year&gt;2018&lt;/year&gt;&lt;pub-dates&gt;&lt;date&gt;August 01&lt;/date&gt;&lt;/pub-dates&gt;&lt;/dates&gt;&lt;isbn&gt;1720-8319&lt;/isbn&gt;&lt;label&gt;Lopez2018&lt;/label&gt;&lt;work-type&gt;journal article&lt;/work-type&gt;&lt;urls&gt;&lt;related-urls&gt;&lt;url&gt;https://doi.org/10.1007/s40520-017-0863-z&lt;/url&gt;&lt;url&gt;https://link.springer.com/content/pdf/10.1007%2Fs40520-017-0863-z.pdf&lt;/url&gt;&lt;/related-urls&gt;&lt;/urls&gt;&lt;electronic-resource-num&gt;10.1007/s40520-017-0863-z&lt;/electronic-resource-num&gt;&lt;/record&gt;&lt;/Cite&gt;&lt;/EndNote&gt;</w:instrText>
      </w:r>
      <w:r w:rsidR="008E4558">
        <w:rPr>
          <w:lang w:eastAsia="en-US"/>
        </w:rPr>
        <w:fldChar w:fldCharType="separate"/>
      </w:r>
      <w:r w:rsidR="00362C6D">
        <w:rPr>
          <w:noProof/>
          <w:lang w:eastAsia="en-US"/>
        </w:rPr>
        <w:t>(34)</w:t>
      </w:r>
      <w:r w:rsidR="008E4558">
        <w:rPr>
          <w:lang w:eastAsia="en-US"/>
        </w:rPr>
        <w:fldChar w:fldCharType="end"/>
      </w:r>
      <w:r w:rsidR="008E4558">
        <w:rPr>
          <w:lang w:eastAsia="en-US"/>
        </w:rPr>
        <w:t xml:space="preserve">. </w:t>
      </w:r>
      <w:r w:rsidR="00255557">
        <w:rPr>
          <w:lang w:eastAsia="en-US"/>
        </w:rPr>
        <w:t xml:space="preserve">The review </w:t>
      </w:r>
      <w:r w:rsidR="00F72FF8">
        <w:rPr>
          <w:lang w:eastAsia="en-US"/>
        </w:rPr>
        <w:t xml:space="preserve">which </w:t>
      </w:r>
      <w:r w:rsidR="00255557">
        <w:rPr>
          <w:lang w:eastAsia="en-US"/>
        </w:rPr>
        <w:t>included 16 studies found that older adults who were classified as frail using a valid frailty criteria, or those who were functionally impaired or institutionalised, benefited from resistance exercise training</w:t>
      </w:r>
      <w:r w:rsidR="0001777E">
        <w:rPr>
          <w:lang w:eastAsia="en-US"/>
        </w:rPr>
        <w:t xml:space="preserve"> </w:t>
      </w:r>
      <w:r w:rsidR="00255557">
        <w:rPr>
          <w:lang w:eastAsia="en-US"/>
        </w:rPr>
        <w:t>alone or a multimodal training, with improvement in muscle mass</w:t>
      </w:r>
      <w:r w:rsidR="00152476">
        <w:rPr>
          <w:lang w:eastAsia="en-US"/>
        </w:rPr>
        <w:t xml:space="preserve"> (3.4 -7.5%) </w:t>
      </w:r>
      <w:r w:rsidR="00255557">
        <w:rPr>
          <w:lang w:eastAsia="en-US"/>
        </w:rPr>
        <w:t xml:space="preserve"> and strength</w:t>
      </w:r>
      <w:r w:rsidR="00152476">
        <w:rPr>
          <w:lang w:eastAsia="en-US"/>
        </w:rPr>
        <w:t xml:space="preserve"> (6.6 – 37%)</w:t>
      </w:r>
      <w:r w:rsidR="00255557">
        <w:rPr>
          <w:lang w:eastAsia="en-US"/>
        </w:rPr>
        <w:t xml:space="preserve">, </w:t>
      </w:r>
      <w:r w:rsidR="00152476">
        <w:rPr>
          <w:lang w:eastAsia="en-US"/>
        </w:rPr>
        <w:t>and in functional capacity (4.7-58.1%).</w:t>
      </w:r>
      <w:r w:rsidR="0001777E">
        <w:rPr>
          <w:lang w:eastAsia="en-US"/>
        </w:rPr>
        <w:t xml:space="preserve"> </w:t>
      </w:r>
      <w:r w:rsidR="00F72FF8">
        <w:rPr>
          <w:lang w:eastAsia="en-US"/>
        </w:rPr>
        <w:t xml:space="preserve">There is convincing evidence </w:t>
      </w:r>
      <w:r w:rsidR="006C030F">
        <w:rPr>
          <w:lang w:eastAsia="en-US"/>
        </w:rPr>
        <w:t>that healthy older adults benefit from resistance training</w:t>
      </w:r>
      <w:r w:rsidR="004D0598">
        <w:rPr>
          <w:lang w:eastAsia="en-US"/>
        </w:rPr>
        <w:t xml:space="preserve"> </w:t>
      </w:r>
      <w:r w:rsidR="006C030F">
        <w:rPr>
          <w:lang w:eastAsia="en-US"/>
        </w:rPr>
        <w:fldChar w:fldCharType="begin">
          <w:fldData xml:space="preserve">PEVuZE5vdGU+PENpdGU+PEF1dGhvcj5WaWtiZXJnPC9BdXRob3I+PFllYXI+MjAxOTwvWWVhcj48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</w:fldData>
        </w:fldChar>
      </w:r>
      <w:r w:rsidR="00362C6D">
        <w:rPr>
          <w:lang w:eastAsia="en-US"/>
        </w:rPr>
        <w:instrText xml:space="preserve"> ADDIN EN.CITE </w:instrText>
      </w:r>
      <w:r w:rsidR="00362C6D">
        <w:rPr>
          <w:lang w:eastAsia="en-US"/>
        </w:rPr>
        <w:fldChar w:fldCharType="begin">
          <w:fldData xml:space="preserve">PEVuZE5vdGU+PENpdGU+PEF1dGhvcj5WaWtiZXJnPC9BdXRob3I+PFllYXI+MjAxOTwvWWVhcj48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</w:fldData>
        </w:fldChar>
      </w:r>
      <w:r w:rsidR="00362C6D">
        <w:rPr>
          <w:lang w:eastAsia="en-US"/>
        </w:rPr>
        <w:instrText xml:space="preserve"> ADDIN EN.CITE.DATA </w:instrText>
      </w:r>
      <w:r w:rsidR="00362C6D">
        <w:rPr>
          <w:lang w:eastAsia="en-US"/>
        </w:rPr>
      </w:r>
      <w:r w:rsidR="00362C6D">
        <w:rPr>
          <w:lang w:eastAsia="en-US"/>
        </w:rPr>
        <w:fldChar w:fldCharType="end"/>
      </w:r>
      <w:r w:rsidR="006C030F">
        <w:rPr>
          <w:lang w:eastAsia="en-US"/>
        </w:rPr>
      </w:r>
      <w:r w:rsidR="006C030F">
        <w:rPr>
          <w:lang w:eastAsia="en-US"/>
        </w:rPr>
        <w:fldChar w:fldCharType="separate"/>
      </w:r>
      <w:r w:rsidR="00362C6D">
        <w:rPr>
          <w:noProof/>
          <w:lang w:eastAsia="en-US"/>
        </w:rPr>
        <w:t>(35, 36)</w:t>
      </w:r>
      <w:r w:rsidR="006C030F">
        <w:rPr>
          <w:lang w:eastAsia="en-US"/>
        </w:rPr>
        <w:fldChar w:fldCharType="end"/>
      </w:r>
      <w:r w:rsidR="006C030F">
        <w:rPr>
          <w:lang w:eastAsia="en-US"/>
        </w:rPr>
        <w:t xml:space="preserve">  and </w:t>
      </w:r>
      <w:r w:rsidR="00AB0E27">
        <w:rPr>
          <w:lang w:eastAsia="en-US"/>
        </w:rPr>
        <w:t xml:space="preserve">evidence suggest that </w:t>
      </w:r>
      <w:r w:rsidR="006C030F">
        <w:rPr>
          <w:lang w:eastAsia="en-US"/>
        </w:rPr>
        <w:t>this benefit extends even to frail older adults</w:t>
      </w:r>
      <w:r w:rsidR="004D0598">
        <w:rPr>
          <w:lang w:eastAsia="en-US"/>
        </w:rPr>
        <w:t xml:space="preserve"> </w:t>
      </w:r>
      <w:r w:rsidR="008E6291">
        <w:rPr>
          <w:lang w:eastAsia="en-US"/>
        </w:rPr>
        <w:fldChar w:fldCharType="begin"/>
      </w:r>
      <w:r w:rsidR="00362C6D">
        <w:rPr>
          <w:lang w:eastAsia="en-US"/>
        </w:rPr>
        <w:instrText xml:space="preserve"> ADDIN EN.CITE &lt;EndNote&gt;&lt;Cite&gt;&lt;Author&gt;Kidd&lt;/Author&gt;&lt;Year&gt;2019&lt;/Year&gt;&lt;RecNum&gt;1110&lt;/RecNum&gt;&lt;DisplayText&gt;(37)&lt;/DisplayText&gt;&lt;record&gt;&lt;rec-number&gt;1110&lt;/rec-number&gt;&lt;foreign-keys&gt;&lt;key app="EN" db-id="exa2rxea7ezff1ear5y5wxedv5arversed2s" timestamp="1581343309"&gt;1110&lt;/key&gt;&lt;/foreign-keys&gt;&lt;ref-type name="Journal Article"&gt;17&lt;/ref-type&gt;&lt;contributors&gt;&lt;authors&gt;&lt;author&gt;Kidd, Tara&lt;/author&gt;&lt;author&gt;Mold, Freda&lt;/author&gt;&lt;author&gt;Jones, Claire&lt;/author&gt;&lt;author&gt;Ream, Emma&lt;/author&gt;&lt;author&gt;Grosvenor, Wendy&lt;/author&gt;&lt;author&gt;Sund-Levander, Märtha&lt;/author&gt;&lt;author&gt;Tingström, Pia&lt;/author&gt;&lt;author&gt;Carey, Nicola&lt;/author&gt;&lt;/authors&gt;&lt;/contributors&gt;&lt;titles&gt;&lt;title&gt;What are the most effective interventions to improve physical performance in pre-frail and frail adults? A systematic review of randomised control trials&lt;/title&gt;&lt;secondary-title&gt;BMC Geriatrics&lt;/secondary-title&gt;&lt;/titles&gt;&lt;periodical&gt;&lt;full-title&gt;BMC Geriatrics&lt;/full-title&gt;&lt;/periodical&gt;&lt;pages&gt;184&lt;/pages&gt;&lt;volume&gt;19&lt;/volume&gt;&lt;number&gt;1&lt;/number&gt;&lt;dates&gt;&lt;year&gt;2019&lt;/year&gt;&lt;pub-dates&gt;&lt;date&gt;2019/07/11&lt;/date&gt;&lt;/pub-dates&gt;&lt;/dates&gt;&lt;isbn&gt;1471-2318&lt;/isbn&gt;&lt;urls&gt;&lt;related-urls&gt;&lt;url&gt;https://doi.org/10.1186/s12877-019-1196-x&lt;/url&gt;&lt;/related-urls&gt;&lt;/urls&gt;&lt;electronic-resource-num&gt;10.1186/s12877-019-1196-x&lt;/electronic-resource-num&gt;&lt;/record&gt;&lt;/Cite&gt;&lt;/EndNote&gt;</w:instrText>
      </w:r>
      <w:r w:rsidR="008E6291">
        <w:rPr>
          <w:lang w:eastAsia="en-US"/>
        </w:rPr>
        <w:fldChar w:fldCharType="separate"/>
      </w:r>
      <w:r w:rsidR="00362C6D">
        <w:rPr>
          <w:noProof/>
          <w:lang w:eastAsia="en-US"/>
        </w:rPr>
        <w:t>(37)</w:t>
      </w:r>
      <w:r w:rsidR="008E6291">
        <w:rPr>
          <w:lang w:eastAsia="en-US"/>
        </w:rPr>
        <w:fldChar w:fldCharType="end"/>
      </w:r>
      <w:r w:rsidR="006C030F">
        <w:rPr>
          <w:lang w:eastAsia="en-US"/>
        </w:rPr>
        <w:t xml:space="preserve">. </w:t>
      </w:r>
    </w:p>
    <w:p w14:paraId="70E2BBEE" w14:textId="5BFFBD74" w:rsidR="00585734" w:rsidRPr="00585734" w:rsidRDefault="00173E3C" w:rsidP="00FD5067">
      <w:pPr>
        <w:spacing w:line="480" w:lineRule="auto"/>
      </w:pPr>
      <w:r>
        <w:t xml:space="preserve">Grip strength is a recommended simple measure of muscle strength in the diagnosis of sarcopenia </w:t>
      </w:r>
      <w:r>
        <w:fldChar w:fldCharType="begin">
          <w:fldData xml:space="preserve">PEVuZE5vdGU+PENpdGU+PEF1dGhvcj5DcnV6LUplbnRvZnQ8L0F1dGhvcj48WWVhcj4yMDE5PC9Z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</w:fldData>
        </w:fldChar>
      </w:r>
      <w:r w:rsidR="00362C6D">
        <w:instrText xml:space="preserve"> ADDIN EN.CITE </w:instrText>
      </w:r>
      <w:r w:rsidR="00362C6D">
        <w:fldChar w:fldCharType="begin">
          <w:fldData xml:space="preserve">PEVuZE5vdGU+PENpdGU+PEF1dGhvcj5DcnV6LUplbnRvZnQ8L0F1dGhvcj48WWVhcj4yMDE5PC9Z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</w:fldData>
        </w:fldChar>
      </w:r>
      <w:r w:rsidR="00362C6D">
        <w:instrText xml:space="preserve"> ADDIN EN.CITE.DATA </w:instrText>
      </w:r>
      <w:r w:rsidR="00362C6D">
        <w:fldChar w:fldCharType="end"/>
      </w:r>
      <w:r>
        <w:fldChar w:fldCharType="separate"/>
      </w:r>
      <w:r w:rsidR="00362C6D">
        <w:rPr>
          <w:noProof/>
        </w:rPr>
        <w:t>(38)</w:t>
      </w:r>
      <w:r>
        <w:fldChar w:fldCharType="end"/>
      </w:r>
      <w:r>
        <w:t xml:space="preserve">, and </w:t>
      </w:r>
      <w:r w:rsidR="000A594A">
        <w:t>a marker of frailty in older adults</w:t>
      </w:r>
      <w:r w:rsidR="004D0598">
        <w:t xml:space="preserve"> </w:t>
      </w:r>
      <w:r w:rsidR="000A594A">
        <w:fldChar w:fldCharType="begin">
          <w:fldData xml:space="preserve">PEVuZE5vdGU+PENpdGU+PEF1dGhvcj5GcmllZDwvQXV0aG9yPjxZZWFyPjIwMDE8L1llYXI+PFJl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=
</w:fldData>
        </w:fldChar>
      </w:r>
      <w:r w:rsidR="00362C6D">
        <w:instrText xml:space="preserve"> ADDIN EN.CITE </w:instrText>
      </w:r>
      <w:r w:rsidR="00362C6D">
        <w:fldChar w:fldCharType="begin">
          <w:fldData xml:space="preserve">PEVuZE5vdGU+PENpdGU+PEF1dGhvcj5GcmllZDwvQXV0aG9yPjxZZWFyPjIwMDE8L1llYXI+PFJl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=
</w:fldData>
        </w:fldChar>
      </w:r>
      <w:r w:rsidR="00362C6D">
        <w:instrText xml:space="preserve"> ADDIN EN.CITE.DATA </w:instrText>
      </w:r>
      <w:r w:rsidR="00362C6D">
        <w:fldChar w:fldCharType="end"/>
      </w:r>
      <w:r w:rsidR="000A594A">
        <w:fldChar w:fldCharType="separate"/>
      </w:r>
      <w:r w:rsidR="00362C6D">
        <w:rPr>
          <w:noProof/>
        </w:rPr>
        <w:t>(39)</w:t>
      </w:r>
      <w:r w:rsidR="000A594A">
        <w:fldChar w:fldCharType="end"/>
      </w:r>
      <w:r w:rsidR="000A594A">
        <w:t xml:space="preserve">. </w:t>
      </w:r>
      <w:r w:rsidR="00A56184">
        <w:rPr>
          <w:lang w:eastAsia="en-US"/>
        </w:rPr>
        <w:t xml:space="preserve">The review found evidence of improvement in grip </w:t>
      </w:r>
      <w:r w:rsidR="004D0598">
        <w:rPr>
          <w:lang w:eastAsia="en-US"/>
        </w:rPr>
        <w:t xml:space="preserve">strength </w:t>
      </w:r>
      <w:r w:rsidR="00A56184">
        <w:rPr>
          <w:lang w:eastAsia="en-US"/>
        </w:rPr>
        <w:t>through volunteer-led physical activity interventions.</w:t>
      </w:r>
      <w:r w:rsidR="000A594A">
        <w:rPr>
          <w:lang w:eastAsia="en-US"/>
        </w:rPr>
        <w:t xml:space="preserve"> Chen et al </w:t>
      </w:r>
      <w:r w:rsidR="00A56184">
        <w:rPr>
          <w:lang w:eastAsia="en-US"/>
        </w:rPr>
        <w:t>showed</w:t>
      </w:r>
      <w:r w:rsidR="000A594A">
        <w:rPr>
          <w:lang w:eastAsia="en-US"/>
        </w:rPr>
        <w:t xml:space="preserve"> an improvement in grip strength by 3</w:t>
      </w:r>
      <w:r w:rsidR="000A594A">
        <w:t>.1kg (95% CI 1.9-4.4)</w:t>
      </w:r>
      <w:r w:rsidR="00A56184">
        <w:t xml:space="preserve"> in the</w:t>
      </w:r>
      <w:r w:rsidR="002420C7">
        <w:t xml:space="preserve"> group-based</w:t>
      </w:r>
      <w:r w:rsidR="0031702A">
        <w:t xml:space="preserve"> resistance exercise</w:t>
      </w:r>
      <w:r w:rsidR="00A56184">
        <w:t xml:space="preserve"> intervention arm </w:t>
      </w:r>
      <w:r w:rsidR="000A594A">
        <w:t>at 12 months</w:t>
      </w:r>
      <w:r w:rsidR="00A56184">
        <w:t>,</w:t>
      </w:r>
      <w:r w:rsidR="000A594A">
        <w:t xml:space="preserve"> compared to control</w:t>
      </w:r>
      <w:r w:rsidR="004D0598">
        <w:t>s</w:t>
      </w:r>
      <w:r w:rsidR="000A594A">
        <w:t xml:space="preserve">. </w:t>
      </w:r>
      <w:r w:rsidR="00B83461">
        <w:t>The home-based physical and nutritional intervention RCT</w:t>
      </w:r>
      <w:r w:rsidR="00A56184">
        <w:t xml:space="preserve"> found that among frail older adults, </w:t>
      </w:r>
      <w:r w:rsidR="00B83461">
        <w:t>the</w:t>
      </w:r>
      <w:r w:rsidR="006D7545">
        <w:t xml:space="preserve"> intervention</w:t>
      </w:r>
      <w:r w:rsidR="00A56184">
        <w:t xml:space="preserve"> led to an improvement in grip strength, with an odds ratio of 2.7 (95% CI 1.0 – 7.2) in improvement of handgrip by 2kg, compared to robust or pre-frail older adults.  </w:t>
      </w:r>
      <w:r w:rsidR="00E20E68" w:rsidRPr="00E20E68">
        <w:t>This finding is consistent with existing literature which suggests that among older adults, particularly the oldest-old, frail females, or those living in long-term care facilities, tend to benefit the most from  exercise interventions</w:t>
      </w:r>
      <w:r w:rsidR="00E20E68" w:rsidRPr="00E20E68">
        <w:fldChar w:fldCharType="begin"/>
      </w:r>
      <w:r w:rsidR="00362C6D">
        <w:instrText xml:space="preserve"> ADDIN EN.CITE &lt;EndNote&gt;&lt;Cite&gt;&lt;Author&gt;Theou&lt;/Author&gt;&lt;Year&gt;2011&lt;/Year&gt;&lt;RecNum&gt;1112&lt;/RecNum&gt;&lt;DisplayText&gt;(40)&lt;/DisplayText&gt;&lt;record&gt;&lt;rec-number&gt;1112&lt;/rec-number&gt;&lt;foreign-keys&gt;&lt;key app="EN" db-id="exa2rxea7ezff1ear5y5wxedv5arversed2s" timestamp="1581348607"&gt;1112&lt;/key&gt;&lt;/foreign-keys&gt;&lt;ref-type name="Journal Article"&gt;17&lt;/ref-type&gt;&lt;contributors&gt;&lt;authors&gt;&lt;author&gt;Theou, O.&lt;/author&gt;&lt;author&gt;Stathokostas, L.&lt;/author&gt;&lt;author&gt;Roland, K. P.&lt;/author&gt;&lt;author&gt;Jakobi, J. M.&lt;/author&gt;&lt;author&gt;Patterson, C.&lt;/author&gt;&lt;author&gt;Vandervoort, A. A.&lt;/author&gt;&lt;author&gt;Jones, G. R.&lt;/author&gt;&lt;/authors&gt;&lt;/contributors&gt;&lt;auth-address&gt;Human Kinetics, Faculty of Health and Social Development, University of British Columbia Okanagan, Kelowna, BC, Canada V1V 1V7.&lt;/auth-address&gt;&lt;titles&gt;&lt;title&gt;The effectiveness of exercise interventions for the management of frailty: a systematic review&lt;/title&gt;&lt;secondary-title&gt;J Aging Res&lt;/secondary-title&gt;&lt;alt-title&gt;Journal of aging research&lt;/alt-title&gt;&lt;/titles&gt;&lt;periodical&gt;&lt;full-title&gt;J Aging Res&lt;/full-title&gt;&lt;abbr-1&gt;Journal of aging research&lt;/abbr-1&gt;&lt;/periodical&gt;&lt;alt-periodical&gt;&lt;full-title&gt;J Aging Res&lt;/full-title&gt;&lt;abbr-1&gt;Journal of aging research&lt;/abbr-1&gt;&lt;/alt-periodical&gt;&lt;pages&gt;569194&lt;/pages&gt;&lt;volume&gt;2011&lt;/volume&gt;&lt;edition&gt;2011/05/18&lt;/edition&gt;&lt;dates&gt;&lt;year&gt;2011&lt;/year&gt;&lt;pub-dates&gt;&lt;date&gt;Apr 4&lt;/date&gt;&lt;/pub-dates&gt;&lt;/dates&gt;&lt;isbn&gt;2090-2204&lt;/isbn&gt;&lt;accession-num&gt;21584244&lt;/accession-num&gt;&lt;urls&gt;&lt;/urls&gt;&lt;custom2&gt;PMC3092602&lt;/custom2&gt;&lt;electronic-resource-num&gt;10.4061/2011/569194&lt;/electronic-resource-num&gt;&lt;remote-database-provider&gt;NLM&lt;/remote-database-provider&gt;&lt;language&gt;eng&lt;/language&gt;&lt;/record&gt;&lt;/Cite&gt;&lt;/EndNote&gt;</w:instrText>
      </w:r>
      <w:r w:rsidR="00E20E68" w:rsidRPr="00E20E68">
        <w:fldChar w:fldCharType="separate"/>
      </w:r>
      <w:r w:rsidR="00362C6D">
        <w:rPr>
          <w:noProof/>
        </w:rPr>
        <w:t>(40)</w:t>
      </w:r>
      <w:r w:rsidR="00E20E68" w:rsidRPr="00E20E68">
        <w:fldChar w:fldCharType="end"/>
      </w:r>
      <w:r w:rsidR="00E20E68" w:rsidRPr="00E20E68">
        <w:t xml:space="preserve">. </w:t>
      </w:r>
      <w:r w:rsidR="00B83461">
        <w:t>A</w:t>
      </w:r>
      <w:r w:rsidR="00A56184">
        <w:t xml:space="preserve"> recently published meta-analysis which included 24 trials (n = 3018, mean age 73.3 years) demonstrated a </w:t>
      </w:r>
      <w:r w:rsidR="002A2DDC">
        <w:t>small but statistically significant difference in standardised mean difference in grip strength (0.28, 95% CI 0.13 – 0.44) among healthy community-dwelling older adults who received</w:t>
      </w:r>
      <w:r w:rsidR="006D7545">
        <w:t xml:space="preserve"> resistance training and multimodal intervention </w:t>
      </w:r>
      <w:r w:rsidR="002A2DDC">
        <w:t>training</w:t>
      </w:r>
      <w:r w:rsidR="006D7545">
        <w:fldChar w:fldCharType="begin"/>
      </w:r>
      <w:r w:rsidR="00362C6D">
        <w:instrText xml:space="preserve"> ADDIN EN.CITE &lt;EndNote&gt;&lt;Cite&gt;&lt;Author&gt;Labott&lt;/Author&gt;&lt;Year&gt;2019&lt;/Year&gt;&lt;RecNum&gt;1111&lt;/RecNum&gt;&lt;DisplayText&gt;(41)&lt;/DisplayText&gt;&lt;record&gt;&lt;rec-number&gt;1111&lt;/rec-number&gt;&lt;foreign-keys&gt;&lt;key app="EN" db-id="exa2rxea7ezff1ear5y5wxedv5arversed2s" timestamp="1581343684"&gt;1111&lt;/key&gt;&lt;/foreign-keys&gt;&lt;ref-type name="Journal Article"&gt;17&lt;/ref-type&gt;&lt;contributors&gt;&lt;authors&gt;&lt;author&gt;Labott, B. K.&lt;/author&gt;&lt;author&gt;Bucht, H.&lt;/author&gt;&lt;author&gt;Morat, M.&lt;/author&gt;&lt;author&gt;Morat, T.&lt;/author&gt;&lt;author&gt;Donath, L.&lt;/author&gt;&lt;/authors&gt;&lt;/contributors&gt;&lt;titles&gt;&lt;title&gt;Effects of Exercise Training on Handgrip Strength in Older Adults: A Meta-Analytical Review&lt;/title&gt;&lt;secondary-title&gt;Gerontology&lt;/secondary-title&gt;&lt;/titles&gt;&lt;periodical&gt;&lt;full-title&gt;Gerontology&lt;/full-title&gt;&lt;/periodical&gt;&lt;pages&gt;686-698&lt;/pages&gt;&lt;volume&gt;65&lt;/volume&gt;&lt;number&gt;6&lt;/number&gt;&lt;dates&gt;&lt;year&gt;2019&lt;/year&gt;&lt;/dates&gt;&lt;isbn&gt;0304-324X&lt;/isbn&gt;&lt;urls&gt;&lt;related-urls&gt;&lt;url&gt;https://www.karger.com/DOI/10.1159/000501203&lt;/url&gt;&lt;/related-urls&gt;&lt;/urls&gt;&lt;electronic-resource-num&gt;10.1159/000501203&lt;/electronic-resource-num&gt;&lt;/record&gt;&lt;/Cite&gt;&lt;/EndNote&gt;</w:instrText>
      </w:r>
      <w:r w:rsidR="006D7545">
        <w:fldChar w:fldCharType="separate"/>
      </w:r>
      <w:r w:rsidR="00362C6D">
        <w:rPr>
          <w:noProof/>
        </w:rPr>
        <w:t>(41)</w:t>
      </w:r>
      <w:r w:rsidR="006D7545">
        <w:fldChar w:fldCharType="end"/>
      </w:r>
      <w:r w:rsidR="002A2DDC">
        <w:t xml:space="preserve">. </w:t>
      </w:r>
      <w:r w:rsidR="00E7561A">
        <w:t xml:space="preserve"> Yamada et al were also able to demonstrate improvement in frailty and disability levels at 4 years, as indicated by the use of long-term care insurance, among Japanese older adults who received once or twice weekly volunteer-led</w:t>
      </w:r>
      <w:r w:rsidR="006D7545">
        <w:t xml:space="preserve"> group</w:t>
      </w:r>
      <w:r w:rsidR="00E7561A">
        <w:t xml:space="preserve"> exercise</w:t>
      </w:r>
      <w:r w:rsidR="006D7545">
        <w:t xml:space="preserve"> which included aerobic, strength and b</w:t>
      </w:r>
      <w:r w:rsidR="00ED03C0">
        <w:t xml:space="preserve">alance exercises. </w:t>
      </w:r>
      <w:r w:rsidR="00980F10">
        <w:lastRenderedPageBreak/>
        <w:t xml:space="preserve">Evidence from the studies included in this review suggests that volunteers can be trained to </w:t>
      </w:r>
      <w:r w:rsidR="00E7561A">
        <w:t>deliver physical activity intervention</w:t>
      </w:r>
      <w:r w:rsidR="009C30C0">
        <w:t>s</w:t>
      </w:r>
      <w:r w:rsidR="00E7561A">
        <w:t>, with evidence of improved frailty status.</w:t>
      </w:r>
      <w:r w:rsidR="00C23E96">
        <w:t xml:space="preserve"> </w:t>
      </w:r>
    </w:p>
    <w:p w14:paraId="2E4AA6D6" w14:textId="538E2DC1" w:rsidR="00E7561A" w:rsidRPr="00E7561A" w:rsidRDefault="004D621D" w:rsidP="00FD5067">
      <w:pPr>
        <w:spacing w:line="480" w:lineRule="auto"/>
      </w:pPr>
      <w:r>
        <w:t>Falls in older adults are the major cause of injury-related hospitalisation among those aged &gt; 65 years</w:t>
      </w:r>
      <w:r w:rsidR="004A18AB">
        <w:t xml:space="preserve"> </w:t>
      </w:r>
      <w:r w:rsidR="004A18AB">
        <w:fldChar w:fldCharType="begin"/>
      </w:r>
      <w:r w:rsidR="00362C6D">
        <w:instrText xml:space="preserve"> ADDIN EN.CITE &lt;EndNote&gt;&lt;Cite&gt;&lt;Author&gt;Gale&lt;/Author&gt;&lt;Year&gt;2016&lt;/Year&gt;&lt;RecNum&gt;1097&lt;/RecNum&gt;&lt;DisplayText&gt;(42)&lt;/DisplayText&gt;&lt;record&gt;&lt;rec-number&gt;1097&lt;/rec-number&gt;&lt;foreign-keys&gt;&lt;key app="EN" db-id="exa2rxea7ezff1ear5y5wxedv5arversed2s" timestamp="1573657505"&gt;1097&lt;/key&gt;&lt;/foreign-keys&gt;&lt;ref-type name="Journal Article"&gt;17&lt;/ref-type&gt;&lt;contributors&gt;&lt;authors&gt;&lt;author&gt;Gale, Catharine R.&lt;/author&gt;&lt;author&gt;Cooper, Cyrus&lt;/author&gt;&lt;author&gt;Aihie Sayer, Avan&lt;/author&gt;&lt;/authors&gt;&lt;/contributors&gt;&lt;titles&gt;&lt;title&gt;Prevalence and risk factors for falls in older men and women: The English Longitudinal Study of Ageing&lt;/title&gt;&lt;secondary-title&gt;Age and Ageing&lt;/secondary-title&gt;&lt;/titles&gt;&lt;periodical&gt;&lt;full-title&gt;Age and Ageing&lt;/full-title&gt;&lt;/periodical&gt;&lt;pages&gt;789-794&lt;/pages&gt;&lt;volume&gt;45&lt;/volume&gt;&lt;number&gt;6&lt;/number&gt;&lt;dates&gt;&lt;year&gt;2016&lt;/year&gt;&lt;/dates&gt;&lt;isbn&gt;0002-0729&lt;/isbn&gt;&lt;urls&gt;&lt;related-urls&gt;&lt;url&gt;https://doi.org/10.1093/ageing/afw129&lt;/url&gt;&lt;/related-urls&gt;&lt;/urls&gt;&lt;electronic-resource-num&gt;10.1093/ageing/afw129&lt;/electronic-resource-num&gt;&lt;access-date&gt;11/13/2019&lt;/access-date&gt;&lt;/record&gt;&lt;/Cite&gt;&lt;/EndNote&gt;</w:instrText>
      </w:r>
      <w:r w:rsidR="004A18AB">
        <w:fldChar w:fldCharType="separate"/>
      </w:r>
      <w:r w:rsidR="00362C6D">
        <w:rPr>
          <w:noProof/>
        </w:rPr>
        <w:t>(42)</w:t>
      </w:r>
      <w:r w:rsidR="004A18AB">
        <w:fldChar w:fldCharType="end"/>
      </w:r>
      <w:r>
        <w:t xml:space="preserve">. </w:t>
      </w:r>
      <w:r w:rsidR="009A2C77">
        <w:t>Falls increase the fear of falling among older adults, which in turn, increases their risk of falling through a reduction in daily physical activity, loss of self-confidence, and change in gait parameters</w:t>
      </w:r>
      <w:r w:rsidR="004A18AB">
        <w:t xml:space="preserve"> </w:t>
      </w:r>
      <w:r w:rsidR="004A18AB">
        <w:fldChar w:fldCharType="begin">
          <w:fldData xml:space="preserve">PEVuZE5vdGU+PENpdGU+PEF1dGhvcj5GcmllZG1hbjwvQXV0aG9yPjxZZWFyPjIwMDI8L1llYXI+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</w:fldData>
        </w:fldChar>
      </w:r>
      <w:r w:rsidR="00362C6D">
        <w:instrText xml:space="preserve"> ADDIN EN.CITE </w:instrText>
      </w:r>
      <w:r w:rsidR="00362C6D">
        <w:fldChar w:fldCharType="begin">
          <w:fldData xml:space="preserve">PEVuZE5vdGU+PENpdGU+PEF1dGhvcj5GcmllZG1hbjwvQXV0aG9yPjxZZWFyPjIwMDI8L1llYXI+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</w:fldData>
        </w:fldChar>
      </w:r>
      <w:r w:rsidR="00362C6D">
        <w:instrText xml:space="preserve"> ADDIN EN.CITE.DATA </w:instrText>
      </w:r>
      <w:r w:rsidR="00362C6D">
        <w:fldChar w:fldCharType="end"/>
      </w:r>
      <w:r w:rsidR="004A18AB">
        <w:fldChar w:fldCharType="separate"/>
      </w:r>
      <w:r w:rsidR="00362C6D">
        <w:rPr>
          <w:noProof/>
        </w:rPr>
        <w:t>(43)</w:t>
      </w:r>
      <w:r w:rsidR="004A18AB">
        <w:fldChar w:fldCharType="end"/>
      </w:r>
      <w:r w:rsidR="009A2C77">
        <w:t xml:space="preserve">. Fear of falls is an important outcome measure to consider </w:t>
      </w:r>
      <w:r w:rsidR="00F4720B">
        <w:t xml:space="preserve">in older adults </w:t>
      </w:r>
      <w:r w:rsidR="009A2C77">
        <w:t xml:space="preserve">as it can lead to functional decline </w:t>
      </w:r>
      <w:r w:rsidR="004A18AB">
        <w:fldChar w:fldCharType="begin">
          <w:fldData xml:space="preserve">PEVuZE5vdGU+PENpdGU+PEF1dGhvcj5DdW1taW5nPC9BdXRob3I+PFllYXI+MjAwMDwvWWVhcj48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</w:fldData>
        </w:fldChar>
      </w:r>
      <w:r w:rsidR="00362C6D">
        <w:instrText xml:space="preserve"> ADDIN EN.CITE </w:instrText>
      </w:r>
      <w:r w:rsidR="00362C6D">
        <w:fldChar w:fldCharType="begin">
          <w:fldData xml:space="preserve">PEVuZE5vdGU+PENpdGU+PEF1dGhvcj5DdW1taW5nPC9BdXRob3I+PFllYXI+MjAwMDwvWWVhcj48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</w:fldData>
        </w:fldChar>
      </w:r>
      <w:r w:rsidR="00362C6D">
        <w:instrText xml:space="preserve"> ADDIN EN.CITE.DATA </w:instrText>
      </w:r>
      <w:r w:rsidR="00362C6D">
        <w:fldChar w:fldCharType="end"/>
      </w:r>
      <w:r w:rsidR="004A18AB">
        <w:fldChar w:fldCharType="separate"/>
      </w:r>
      <w:r w:rsidR="00362C6D">
        <w:rPr>
          <w:noProof/>
        </w:rPr>
        <w:t>(44)</w:t>
      </w:r>
      <w:r w:rsidR="004A18AB">
        <w:fldChar w:fldCharType="end"/>
      </w:r>
      <w:r w:rsidR="009A2C77">
        <w:t xml:space="preserve">, restriction of social participation </w:t>
      </w:r>
      <w:r w:rsidR="004A18AB">
        <w:fldChar w:fldCharType="begin">
          <w:fldData xml:space="preserve">PEVuZE5vdGU+PENpdGU+PEF1dGhvcj5Ib3dsYW5kPC9BdXRob3I+PFllYXI+MTk5MzwvWWVhcj48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</w:fldData>
        </w:fldChar>
      </w:r>
      <w:r w:rsidR="00362C6D">
        <w:instrText xml:space="preserve"> ADDIN EN.CITE </w:instrText>
      </w:r>
      <w:r w:rsidR="00362C6D">
        <w:fldChar w:fldCharType="begin">
          <w:fldData xml:space="preserve">PEVuZE5vdGU+PENpdGU+PEF1dGhvcj5Ib3dsYW5kPC9BdXRob3I+PFllYXI+MTk5MzwvWWVhcj48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</w:fldData>
        </w:fldChar>
      </w:r>
      <w:r w:rsidR="00362C6D">
        <w:instrText xml:space="preserve"> ADDIN EN.CITE.DATA </w:instrText>
      </w:r>
      <w:r w:rsidR="00362C6D">
        <w:fldChar w:fldCharType="end"/>
      </w:r>
      <w:r w:rsidR="004A18AB">
        <w:fldChar w:fldCharType="separate"/>
      </w:r>
      <w:r w:rsidR="00362C6D">
        <w:rPr>
          <w:noProof/>
        </w:rPr>
        <w:t>(45, 46)</w:t>
      </w:r>
      <w:r w:rsidR="004A18AB">
        <w:fldChar w:fldCharType="end"/>
      </w:r>
      <w:r w:rsidR="009A2C77">
        <w:t xml:space="preserve"> and decreased quality of life </w:t>
      </w:r>
      <w:r w:rsidR="004A18AB">
        <w:fldChar w:fldCharType="begin"/>
      </w:r>
      <w:r w:rsidR="00362C6D">
        <w:instrText xml:space="preserve"> ADDIN EN.CITE &lt;EndNote&gt;&lt;Cite&gt;&lt;Author&gt;Arfken&lt;/Author&gt;&lt;Year&gt;1994&lt;/Year&gt;&lt;RecNum&gt;1101&lt;/RecNum&gt;&lt;DisplayText&gt;(47)&lt;/DisplayText&gt;&lt;record&gt;&lt;rec-number&gt;1101&lt;/rec-number&gt;&lt;foreign-keys&gt;&lt;key app="EN" db-id="exa2rxea7ezff1ear5y5wxedv5arversed2s" timestamp="1573658201"&gt;1101&lt;/key&gt;&lt;/foreign-keys&gt;&lt;ref-type name="Journal Article"&gt;17&lt;/ref-type&gt;&lt;contributors&gt;&lt;authors&gt;&lt;author&gt;Arfken, C. L.&lt;/author&gt;&lt;author&gt;Lach, H. W.&lt;/author&gt;&lt;author&gt;Birge, S. J.&lt;/author&gt;&lt;author&gt;Miller, J. P.&lt;/author&gt;&lt;/authors&gt;&lt;/contributors&gt;&lt;titles&gt;&lt;title&gt;The prevalence and correlates of fear of falling in elderly persons living in the community&lt;/title&gt;&lt;secondary-title&gt;American journal of public health&lt;/secondary-title&gt;&lt;alt-title&gt;Am J Public Health&lt;/alt-title&gt;&lt;/titles&gt;&lt;alt-periodical&gt;&lt;full-title&gt;Am J Public Health&lt;/full-title&gt;&lt;/alt-periodical&gt;&lt;pages&gt;565-570&lt;/pages&gt;&lt;volume&gt;84&lt;/volume&gt;&lt;number&gt;4&lt;/number&gt;&lt;keywords&gt;&lt;keyword&gt;*Accidental Falls&lt;/keyword&gt;&lt;keyword&gt;Activities of Daily Living&lt;/keyword&gt;&lt;keyword&gt;Aged/*psychology&lt;/keyword&gt;&lt;keyword&gt;Aged, 80 and over&lt;/keyword&gt;&lt;keyword&gt;Confidence Intervals&lt;/keyword&gt;&lt;keyword&gt;*Fear&lt;/keyword&gt;&lt;keyword&gt;Female&lt;/keyword&gt;&lt;keyword&gt;Frail Elderly/psychology&lt;/keyword&gt;&lt;keyword&gt;Gait&lt;/keyword&gt;&lt;keyword&gt;Humans&lt;/keyword&gt;&lt;keyword&gt;Male&lt;/keyword&gt;&lt;keyword&gt;Odds Ratio&lt;/keyword&gt;&lt;keyword&gt;Postural Balance&lt;/keyword&gt;&lt;keyword&gt;Probability&lt;/keyword&gt;&lt;keyword&gt;Quality of Life&lt;/keyword&gt;&lt;keyword&gt;Regression Analysis&lt;/keyword&gt;&lt;keyword&gt;Sampling Studies&lt;/keyword&gt;&lt;/keywords&gt;&lt;dates&gt;&lt;year&gt;1994&lt;/year&gt;&lt;/dates&gt;&lt;isbn&gt;0090-0036&amp;#xD;1541-0048&lt;/isbn&gt;&lt;accession-num&gt;8154557&lt;/accession-num&gt;&lt;urls&gt;&lt;related-urls&gt;&lt;url&gt;https://www.ncbi.nlm.nih.gov/pubmed/8154557&lt;/url&gt;&lt;url&gt;https://www.ncbi.nlm.nih.gov/pmc/articles/PMC1614787/&lt;/url&gt;&lt;/related-urls&gt;&lt;/urls&gt;&lt;electronic-resource-num&gt;10.2105/ajph.84.4.565&lt;/electronic-resource-num&gt;&lt;remote-database-name&gt;PubMed&lt;/remote-database-name&gt;&lt;language&gt;eng&lt;/language&gt;&lt;/record&gt;&lt;/Cite&gt;&lt;/EndNote&gt;</w:instrText>
      </w:r>
      <w:r w:rsidR="004A18AB">
        <w:fldChar w:fldCharType="separate"/>
      </w:r>
      <w:r w:rsidR="00362C6D">
        <w:rPr>
          <w:noProof/>
        </w:rPr>
        <w:t>(47)</w:t>
      </w:r>
      <w:r w:rsidR="004A18AB">
        <w:fldChar w:fldCharType="end"/>
      </w:r>
      <w:r w:rsidR="009A2C77">
        <w:t xml:space="preserve">. </w:t>
      </w:r>
      <w:r w:rsidR="0023018C">
        <w:t>Findings from th</w:t>
      </w:r>
      <w:r w:rsidR="003B0EFA">
        <w:t>e Kapan et al study</w:t>
      </w:r>
      <w:r w:rsidR="0023018C">
        <w:t xml:space="preserve"> </w:t>
      </w:r>
      <w:r w:rsidR="004A18AB">
        <w:fldChar w:fldCharType="begin"/>
      </w:r>
      <w:r w:rsidR="00362C6D">
        <w:instrText xml:space="preserve"> ADDIN EN.CITE &lt;EndNote&gt;&lt;Cite&gt;&lt;Author&gt;Kapan&lt;/Author&gt;&lt;Year&gt;2017&lt;/Year&gt;&lt;RecNum&gt;1041&lt;/RecNum&gt;&lt;DisplayText&gt;(48)&lt;/DisplayText&gt;&lt;record&gt;&lt;rec-number&gt;1041&lt;/rec-number&gt;&lt;foreign-keys&gt;&lt;key app="EN" db-id="exa2rxea7ezff1ear5y5wxedv5arversed2s" timestamp="1557842976"&gt;1041&lt;/key&gt;&lt;/foreign-keys&gt;&lt;ref-type name="Journal Article"&gt;17&lt;/ref-type&gt;&lt;contributors&gt;&lt;authors&gt;&lt;author&gt;Kapan, A.&lt;/author&gt;&lt;author&gt;Luger, E.&lt;/author&gt;&lt;author&gt;Haider, S.&lt;/author&gt;&lt;author&gt;Titze, S.&lt;/author&gt;&lt;author&gt;Schindler, K.&lt;/author&gt;&lt;author&gt;Lackinger, C.&lt;/author&gt;&lt;author&gt;Dorner, T. E.&lt;/author&gt;&lt;/authors&gt;&lt;/contributors&gt;&lt;auth-address&gt;(Kapan, Luger, Haider, Dorner) Institute of Social Medicine, Centre for Public Health, Medical University of Vienna, Vienna, Austria (Titze) Institute of Sport Science, University of Graz, Graz, Austria (Schindler) Department of Medicine, Division of Endocrinology and Metabolism, Medical University of Vienna, Vienna, Austria (Lackinger) Department of Health Promotion and Prevention, Sportunion Austria, Vienna, Austria&lt;/auth-address&gt;&lt;titles&gt;&lt;title&gt;Fear of falling reduced by a lay led home-based program in frail community-dwelling older adults: A randomised controlled trial&lt;/title&gt;&lt;secondary-title&gt;Archives of Gerontology and Geriatrics&lt;/secondary-title&gt;&lt;/titles&gt;&lt;periodical&gt;&lt;full-title&gt;Archives of gerontology and geriatrics&lt;/full-title&gt;&lt;/periodical&gt;&lt;pages&gt;25-32&lt;/pages&gt;&lt;volume&gt;68&lt;/volume&gt;&lt;dates&gt;&lt;year&gt;2017&lt;/year&gt;&lt;pub-dates&gt;&lt;date&gt;01 Jan&lt;/date&gt;&lt;/pub-dates&gt;&lt;/dates&gt;&lt;accession-num&gt;611877201&lt;/accession-num&gt;&lt;urls&gt;&lt;related-urls&gt;&lt;url&gt;http://ovidsp.ovid.com/ovidweb.cgi?T=JS&amp;amp;CSC=Y&amp;amp;NEWS=N&amp;amp;PAGE=fulltext&amp;amp;D=emed18&amp;amp;AN=611877201&lt;/url&gt;&lt;/related-urls&gt;&lt;/urls&gt;&lt;remote-database-name&gt;Embase&lt;/remote-database-name&gt;&lt;remote-database-provider&gt;Ovid Technologies&lt;/remote-database-provider&gt;&lt;/record&gt;&lt;/Cite&gt;&lt;/EndNote&gt;</w:instrText>
      </w:r>
      <w:r w:rsidR="004A18AB">
        <w:fldChar w:fldCharType="separate"/>
      </w:r>
      <w:r w:rsidR="00362C6D">
        <w:rPr>
          <w:noProof/>
        </w:rPr>
        <w:t>(48)</w:t>
      </w:r>
      <w:r w:rsidR="004A18AB">
        <w:fldChar w:fldCharType="end"/>
      </w:r>
      <w:r w:rsidR="003B0EFA">
        <w:t xml:space="preserve"> </w:t>
      </w:r>
      <w:r w:rsidR="0023018C">
        <w:t xml:space="preserve">suggest that </w:t>
      </w:r>
      <w:r w:rsidR="00AB0E27">
        <w:t>home-based strength exercise plus nutritional</w:t>
      </w:r>
      <w:r w:rsidR="0023018C">
        <w:t xml:space="preserve"> intervention </w:t>
      </w:r>
      <w:r w:rsidR="003B0EFA">
        <w:t>could improve fear of falling, as measured by Falls Efficacy Scale, among older adults.</w:t>
      </w:r>
      <w:r w:rsidR="009C30C0">
        <w:t xml:space="preserve"> The</w:t>
      </w:r>
      <w:r w:rsidR="003B0EFA">
        <w:t xml:space="preserve"> non-randomised single group study by Healy et al</w:t>
      </w:r>
      <w:r w:rsidR="004A18AB">
        <w:t xml:space="preserve"> </w:t>
      </w:r>
      <w:r w:rsidR="004A18AB">
        <w:fldChar w:fldCharType="begin"/>
      </w:r>
      <w:r w:rsidR="0091115B">
        <w:instrText xml:space="preserve"> ADDIN EN.CITE &lt;EndNote&gt;&lt;Cite&gt;&lt;Author&gt;Healy&lt;/Author&gt;&lt;Year&gt;2008&lt;/Year&gt;&lt;RecNum&gt;1086&lt;/RecNum&gt;&lt;DisplayText&gt;(30)&lt;/DisplayText&gt;&lt;record&gt;&lt;rec-number&gt;1086&lt;/rec-number&gt;&lt;foreign-keys&gt;&lt;key app="EN" db-id="exa2rxea7ezff1ear5y5wxedv5arversed2s" timestamp="1571145730"&gt;1086&lt;/key&gt;&lt;/foreign-keys&gt;&lt;ref-type name="Journal Article"&gt;17&lt;/ref-type&gt;&lt;contributors&gt;&lt;authors&gt;&lt;author&gt;Healy, Tara C.&lt;/author&gt;&lt;author&gt;Peng, Cheng&lt;/author&gt;&lt;author&gt;Haynes, Margaret S.&lt;/author&gt;&lt;author&gt;McMahon, Elaine M.&lt;/author&gt;&lt;author&gt;Botler, Joel L.&lt;/author&gt;&lt;author&gt;Gross, Laurence&lt;/author&gt;&lt;/authors&gt;&lt;/contributors&gt;&lt;auth-address&gt;Healy, Tara C.: thealy@usm.maine.edu&lt;/auth-address&gt;&lt;titles&gt;&lt;title&gt;The feasibility and effectiveness of translating a matter of balance into a volunteer lay leader model&lt;/title&gt;&lt;secondary-title&gt;Journal of Applied Gerontology&lt;/secondary-title&gt;&lt;/titles&gt;&lt;periodical&gt;&lt;full-title&gt;Journal of Applied Gerontology&lt;/full-title&gt;&lt;/periodical&gt;&lt;pages&gt;34-51&lt;/pages&gt;&lt;volume&gt;27&lt;/volume&gt;&lt;number&gt;1&lt;/number&gt;&lt;keywords&gt;&lt;keyword&gt;*Clinical Trials&lt;/keyword&gt;&lt;keyword&gt;*Evidence Based Practice&lt;/keyword&gt;&lt;keyword&gt;*Falls&lt;/keyword&gt;&lt;keyword&gt;*Health Promotion&lt;/keyword&gt;&lt;keyword&gt;*Prevention&lt;/keyword&gt;&lt;keyword&gt;Cognitive Behavior Therapy&lt;/keyword&gt;&lt;/keywords&gt;&lt;dates&gt;&lt;year&gt;2008&lt;/year&gt;&lt;/dates&gt;&lt;pub-location&gt;US&lt;/pub-location&gt;&lt;publisher&gt;Sage Publications&lt;/publisher&gt;&lt;isbn&gt;1552-4523(Electronic),0733-4648(Print)&lt;/isbn&gt;&lt;urls&gt;&lt;/urls&gt;&lt;electronic-resource-num&gt;10.1177/0733464807308620&lt;/electronic-resource-num&gt;&lt;/record&gt;&lt;/Cite&gt;&lt;/EndNote&gt;</w:instrText>
      </w:r>
      <w:r w:rsidR="004A18AB">
        <w:fldChar w:fldCharType="separate"/>
      </w:r>
      <w:r w:rsidR="0091115B">
        <w:rPr>
          <w:noProof/>
        </w:rPr>
        <w:t>(30)</w:t>
      </w:r>
      <w:r w:rsidR="004A18AB">
        <w:fldChar w:fldCharType="end"/>
      </w:r>
      <w:r w:rsidR="003B0EFA">
        <w:t xml:space="preserve"> also demonstrated a reduction in fear of falling at 12 months among community-dwelling older adults who received twice weekly volunteer-led strength and balance exercise. </w:t>
      </w:r>
    </w:p>
    <w:p w14:paraId="133A8BC2" w14:textId="4A810E1E" w:rsidR="0093273B" w:rsidRDefault="005004E9" w:rsidP="00FD5067">
      <w:pPr>
        <w:spacing w:line="480" w:lineRule="auto"/>
      </w:pPr>
      <w:r>
        <w:t>The adherence rate</w:t>
      </w:r>
      <w:r w:rsidR="009C30C0">
        <w:t>s</w:t>
      </w:r>
      <w:r>
        <w:t xml:space="preserve"> reported by the three RCTs were variable, with two trials (Chen 2016 and </w:t>
      </w:r>
      <w:proofErr w:type="spellStart"/>
      <w:r w:rsidR="0093273B">
        <w:t>Iliffe</w:t>
      </w:r>
      <w:proofErr w:type="spellEnd"/>
      <w:r w:rsidR="0093273B">
        <w:t xml:space="preserve"> 2014</w:t>
      </w:r>
      <w:r>
        <w:t xml:space="preserve">) reporting </w:t>
      </w:r>
      <w:r w:rsidR="0093273B">
        <w:t>low</w:t>
      </w:r>
      <w:r>
        <w:t xml:space="preserve"> adherence, and </w:t>
      </w:r>
      <w:r w:rsidR="00B83461">
        <w:t>the home-based physical and nutritional intervention RCT (Luger et al)</w:t>
      </w:r>
      <w:r>
        <w:t xml:space="preserve"> reporting </w:t>
      </w:r>
      <w:r w:rsidR="0093273B">
        <w:t>higher</w:t>
      </w:r>
      <w:r>
        <w:t xml:space="preserve"> adherence. This is likely to be related to the </w:t>
      </w:r>
      <w:r w:rsidR="0093273B">
        <w:t xml:space="preserve">duration of the study as both the Chen et al and </w:t>
      </w:r>
      <w:proofErr w:type="spellStart"/>
      <w:r w:rsidR="0093273B">
        <w:t>Iliffe</w:t>
      </w:r>
      <w:proofErr w:type="spellEnd"/>
      <w:r w:rsidR="0093273B">
        <w:t xml:space="preserve"> et al studies had a 12 months intervention period compared to Luger et al, which had a 12 weeks intervention period.</w:t>
      </w:r>
    </w:p>
    <w:p w14:paraId="7726BBC6" w14:textId="77777777" w:rsidR="00D76724" w:rsidRPr="00F800B6" w:rsidRDefault="00D76724" w:rsidP="00FD5067">
      <w:pPr>
        <w:pStyle w:val="Heading2"/>
        <w:spacing w:line="480" w:lineRule="auto"/>
      </w:pPr>
      <w:r w:rsidRPr="00F800B6">
        <w:t>Limitations of the study</w:t>
      </w:r>
    </w:p>
    <w:p w14:paraId="23FE8EFF" w14:textId="54B0F353" w:rsidR="00BA69B9" w:rsidRDefault="00DC5978" w:rsidP="00FD5067">
      <w:pPr>
        <w:spacing w:line="480" w:lineRule="auto"/>
      </w:pPr>
      <w:r>
        <w:t xml:space="preserve">This review has some limitations. Non-English studies were excluded, which </w:t>
      </w:r>
      <w:r w:rsidR="007F0E3F">
        <w:t>could potentially</w:t>
      </w:r>
      <w:r w:rsidR="008F16C6">
        <w:t xml:space="preserve"> introduce language bias and</w:t>
      </w:r>
      <w:r w:rsidR="007F0E3F">
        <w:t xml:space="preserve"> limit the generalisability of the findings from this review. </w:t>
      </w:r>
      <w:r>
        <w:t xml:space="preserve"> </w:t>
      </w:r>
      <w:r w:rsidR="008F16C6">
        <w:t>Five articles in this review reported findings from the same study, which could potentially introduce multiple publication bias. However, m</w:t>
      </w:r>
      <w:r w:rsidR="007F0E3F">
        <w:t>eta-analysis was not conducted due to study heterogeneity</w:t>
      </w:r>
      <w:r w:rsidR="005B3A96">
        <w:t xml:space="preserve"> and thus duplication of data was not </w:t>
      </w:r>
      <w:r w:rsidR="0055170D">
        <w:t>of</w:t>
      </w:r>
      <w:r w:rsidR="005B3A96">
        <w:t xml:space="preserve"> concern in this review</w:t>
      </w:r>
      <w:r w:rsidR="007F0E3F">
        <w:t>. Only three RCTs were i</w:t>
      </w:r>
      <w:r w:rsidR="00D15DB5">
        <w:t>dentified for</w:t>
      </w:r>
      <w:r w:rsidR="007F0E3F">
        <w:t xml:space="preserve"> this review, and two of which were small trials. </w:t>
      </w:r>
      <w:r w:rsidR="005B3A96">
        <w:t xml:space="preserve">Non-randomised experimental studies </w:t>
      </w:r>
      <w:r w:rsidR="0055170D">
        <w:t xml:space="preserve">were </w:t>
      </w:r>
      <w:r w:rsidR="005B3A96">
        <w:t>also included in this review. Although definit</w:t>
      </w:r>
      <w:r w:rsidR="00440718">
        <w:t>iv</w:t>
      </w:r>
      <w:r w:rsidR="005B3A96">
        <w:t>e conclusion</w:t>
      </w:r>
      <w:r w:rsidR="00CB4110">
        <w:t>s</w:t>
      </w:r>
      <w:r w:rsidR="005B3A96">
        <w:t xml:space="preserve"> on the cause and effect of the volunteer-led intervention</w:t>
      </w:r>
      <w:r w:rsidR="0055170D">
        <w:t>s</w:t>
      </w:r>
      <w:r w:rsidR="005B3A96">
        <w:t xml:space="preserve"> </w:t>
      </w:r>
      <w:r w:rsidR="005B3A96">
        <w:lastRenderedPageBreak/>
        <w:t>cannot be drawn from these studies, findings from these studies agreed large</w:t>
      </w:r>
      <w:r w:rsidR="00CB4110">
        <w:t>ly</w:t>
      </w:r>
      <w:r w:rsidR="005B3A96">
        <w:t xml:space="preserve"> with the outcome</w:t>
      </w:r>
      <w:r w:rsidR="00CB4110">
        <w:t>s</w:t>
      </w:r>
      <w:r w:rsidR="005B3A96">
        <w:t xml:space="preserve"> from the RCT</w:t>
      </w:r>
      <w:r w:rsidR="00CB4110">
        <w:t>s</w:t>
      </w:r>
      <w:r w:rsidR="0055170D">
        <w:t>,</w:t>
      </w:r>
      <w:r w:rsidR="005B3A96">
        <w:t xml:space="preserve"> including improvement in functional outcomes</w:t>
      </w:r>
      <w:r w:rsidR="0055170D">
        <w:t xml:space="preserve">, </w:t>
      </w:r>
      <w:r w:rsidR="005B3A96">
        <w:t xml:space="preserve">and reduction in fear of falls. </w:t>
      </w:r>
      <w:r w:rsidR="00306389">
        <w:t>A</w:t>
      </w:r>
      <w:r w:rsidR="00D15DB5">
        <w:t xml:space="preserve"> </w:t>
      </w:r>
      <w:r w:rsidR="00440718">
        <w:t>grey</w:t>
      </w:r>
      <w:r w:rsidR="00CB4110">
        <w:t xml:space="preserve"> literature search was not conducted</w:t>
      </w:r>
      <w:r w:rsidR="004774A4" w:rsidRPr="004774A4">
        <w:t xml:space="preserve"> </w:t>
      </w:r>
      <w:r w:rsidR="004774A4">
        <w:t>where sources such as service improvement projects may have been identified</w:t>
      </w:r>
      <w:r w:rsidR="00CB4110">
        <w:t>, which may have relevan</w:t>
      </w:r>
      <w:r w:rsidR="004774A4">
        <w:t>ce</w:t>
      </w:r>
      <w:r w:rsidR="00440718">
        <w:t xml:space="preserve"> particularly in the field of volunteering.</w:t>
      </w:r>
    </w:p>
    <w:p w14:paraId="77C08E0C" w14:textId="77777777" w:rsidR="00741DE5" w:rsidRPr="005D2B37" w:rsidRDefault="00973D26" w:rsidP="00FD5067">
      <w:pPr>
        <w:pStyle w:val="Heading1"/>
        <w:spacing w:line="480" w:lineRule="auto"/>
      </w:pPr>
      <w:r w:rsidRPr="005D2B37">
        <w:t>Conclusion</w:t>
      </w:r>
    </w:p>
    <w:p w14:paraId="31165227" w14:textId="274FC2F9" w:rsidR="003B65F6" w:rsidRDefault="00D15DB5" w:rsidP="00FD5067">
      <w:pPr>
        <w:spacing w:line="480" w:lineRule="auto"/>
      </w:pPr>
      <w:r w:rsidRPr="009802E5">
        <w:t>T</w:t>
      </w:r>
      <w:r w:rsidR="00440718" w:rsidRPr="009802E5">
        <w:t xml:space="preserve">his review </w:t>
      </w:r>
      <w:r w:rsidR="00D20F9D" w:rsidRPr="009802E5">
        <w:t xml:space="preserve">reports </w:t>
      </w:r>
      <w:r w:rsidR="00926207" w:rsidRPr="009802E5">
        <w:t>eight</w:t>
      </w:r>
      <w:r w:rsidR="00D20F9D" w:rsidRPr="009802E5">
        <w:t xml:space="preserve"> studies including </w:t>
      </w:r>
      <w:r w:rsidR="00926207" w:rsidRPr="009802E5">
        <w:t>three</w:t>
      </w:r>
      <w:r w:rsidR="00D20F9D" w:rsidRPr="009802E5">
        <w:t xml:space="preserve"> RCTs which </w:t>
      </w:r>
      <w:r w:rsidR="00BA69B9" w:rsidRPr="009802E5">
        <w:t>s</w:t>
      </w:r>
      <w:r w:rsidR="00BF491F" w:rsidRPr="009802E5">
        <w:t>hows some evidence that</w:t>
      </w:r>
      <w:r w:rsidR="00BA69B9" w:rsidRPr="009802E5">
        <w:t xml:space="preserve"> volunteer-led physical activity intervention</w:t>
      </w:r>
      <w:r w:rsidR="00440718" w:rsidRPr="009802E5">
        <w:t>s</w:t>
      </w:r>
      <w:r w:rsidR="00707B4A" w:rsidRPr="009802E5">
        <w:t xml:space="preserve"> </w:t>
      </w:r>
      <w:r w:rsidR="00AB0E27" w:rsidRPr="009802E5">
        <w:t>that include resistance exercise training,</w:t>
      </w:r>
      <w:r w:rsidR="00BA69B9" w:rsidRPr="009802E5">
        <w:t xml:space="preserve"> </w:t>
      </w:r>
      <w:r w:rsidR="0080191F" w:rsidRPr="009802E5">
        <w:t>may</w:t>
      </w:r>
      <w:r w:rsidR="00BA69B9" w:rsidRPr="009802E5">
        <w:t xml:space="preserve"> improve outcome</w:t>
      </w:r>
      <w:r w:rsidR="00B5022D" w:rsidRPr="009802E5">
        <w:t>s</w:t>
      </w:r>
      <w:r w:rsidR="00BA69B9" w:rsidRPr="009802E5">
        <w:t xml:space="preserve"> of community-dwelling older adults including improved</w:t>
      </w:r>
      <w:r w:rsidR="001B601C" w:rsidRPr="009802E5">
        <w:t xml:space="preserve"> </w:t>
      </w:r>
      <w:r w:rsidR="00BA69B9" w:rsidRPr="009802E5">
        <w:t>functional status, frailty status, and reduction in fear of falls.</w:t>
      </w:r>
      <w:r w:rsidR="00707B4A" w:rsidRPr="009802E5">
        <w:t xml:space="preserve"> </w:t>
      </w:r>
      <w:r w:rsidR="00BF491F" w:rsidRPr="009802E5">
        <w:t xml:space="preserve">More high-quality RCTs are needed to investigate the effects of volunteer-led PA interventions among older people. </w:t>
      </w:r>
      <w:r w:rsidR="00707B4A" w:rsidRPr="009802E5">
        <w:t>All interventions</w:t>
      </w:r>
      <w:r w:rsidR="00707B4A">
        <w:t xml:space="preserve"> had a minimum duration of 12 weeks and the most common frequency was once weekly intervention.</w:t>
      </w:r>
      <w:r w:rsidR="00BA69B9">
        <w:t xml:space="preserve"> </w:t>
      </w:r>
      <w:r w:rsidR="00707B4A">
        <w:t>Volunteer-led PA</w:t>
      </w:r>
      <w:r w:rsidR="006231BA">
        <w:t xml:space="preserve"> intervention</w:t>
      </w:r>
      <w:r w:rsidR="00707B4A">
        <w:t>s</w:t>
      </w:r>
      <w:r w:rsidR="006231BA">
        <w:t xml:space="preserve"> </w:t>
      </w:r>
      <w:r w:rsidR="00707B4A">
        <w:t>are</w:t>
      </w:r>
      <w:r w:rsidR="006231BA">
        <w:t xml:space="preserve"> safe, with no serious adverse events reported in trials. </w:t>
      </w:r>
      <w:r w:rsidR="00E0649E">
        <w:t xml:space="preserve">Feasibility studies </w:t>
      </w:r>
      <w:r w:rsidR="00B5022D">
        <w:t xml:space="preserve">using a mixed method approach </w:t>
      </w:r>
      <w:r w:rsidR="00E0649E">
        <w:t xml:space="preserve">are needed to explore the </w:t>
      </w:r>
      <w:r w:rsidR="00B5022D">
        <w:t xml:space="preserve">practicalities of volunteer recruitment and </w:t>
      </w:r>
      <w:r w:rsidR="00440718">
        <w:t>training</w:t>
      </w:r>
      <w:r w:rsidR="00306389">
        <w:t>,</w:t>
      </w:r>
      <w:r w:rsidR="009B27D1">
        <w:t xml:space="preserve"> </w:t>
      </w:r>
      <w:r w:rsidR="00B5022D">
        <w:t xml:space="preserve">identify </w:t>
      </w:r>
      <w:r w:rsidR="00E0649E">
        <w:t>barriers and facilitators of recruiting</w:t>
      </w:r>
      <w:r w:rsidR="00440718">
        <w:t>,</w:t>
      </w:r>
      <w:r w:rsidR="00E0649E">
        <w:t xml:space="preserve"> training </w:t>
      </w:r>
      <w:r w:rsidR="00440718">
        <w:t xml:space="preserve">and retaining </w:t>
      </w:r>
      <w:r w:rsidR="00E0649E">
        <w:t>volunteers to deliver physical activity intervention</w:t>
      </w:r>
      <w:r w:rsidR="00440718">
        <w:t>s</w:t>
      </w:r>
      <w:r w:rsidR="00E0649E">
        <w:t xml:space="preserve">. </w:t>
      </w:r>
    </w:p>
    <w:p w14:paraId="405A7C4F" w14:textId="77777777" w:rsidR="003B65F6" w:rsidRDefault="003B65F6" w:rsidP="00741DE5"/>
    <w:p w14:paraId="23AA7874" w14:textId="77777777" w:rsidR="003B65F6" w:rsidRDefault="003B65F6" w:rsidP="00741DE5"/>
    <w:p w14:paraId="5DDBB7CE" w14:textId="77777777" w:rsidR="003B65F6" w:rsidRDefault="003B65F6" w:rsidP="00741DE5"/>
    <w:p w14:paraId="5127467B" w14:textId="77777777" w:rsidR="003B65F6" w:rsidRDefault="003B65F6" w:rsidP="00741DE5"/>
    <w:p w14:paraId="6AC7C50E" w14:textId="77777777" w:rsidR="003B65F6" w:rsidRDefault="003B65F6" w:rsidP="00741DE5"/>
    <w:p w14:paraId="0CDFAB44" w14:textId="77777777" w:rsidR="003B65F6" w:rsidRDefault="003B65F6" w:rsidP="00741DE5"/>
    <w:p w14:paraId="7BBA08DF" w14:textId="77777777" w:rsidR="003B65F6" w:rsidRDefault="003B65F6" w:rsidP="00741DE5"/>
    <w:p w14:paraId="2AF3438E" w14:textId="77777777" w:rsidR="00E676C1" w:rsidRDefault="00E676C1">
      <w:r>
        <w:br w:type="page"/>
      </w:r>
    </w:p>
    <w:p w14:paraId="517371D5" w14:textId="77777777" w:rsidR="00013CD2" w:rsidRDefault="00013CD2" w:rsidP="0076105D">
      <w:pPr>
        <w:pStyle w:val="Heading1"/>
      </w:pPr>
      <w:r>
        <w:lastRenderedPageBreak/>
        <w:t>Reference</w:t>
      </w:r>
    </w:p>
    <w:p w14:paraId="1B816EA4" w14:textId="77777777" w:rsidR="00362C6D" w:rsidRPr="00362C6D" w:rsidRDefault="0021752D" w:rsidP="00362C6D">
      <w:pPr>
        <w:pStyle w:val="EndNoteBibliography"/>
        <w:spacing w:after="0"/>
      </w:pPr>
      <w:r>
        <w:fldChar w:fldCharType="begin"/>
      </w:r>
      <w:r>
        <w:instrText xml:space="preserve"> ADDIN EN.REFLIST </w:instrText>
      </w:r>
      <w:r>
        <w:fldChar w:fldCharType="separate"/>
      </w:r>
      <w:r w:rsidR="00362C6D" w:rsidRPr="00362C6D">
        <w:t>1.</w:t>
      </w:r>
      <w:r w:rsidR="00362C6D" w:rsidRPr="00362C6D">
        <w:tab/>
        <w:t>Stevens Z, Barlow C, Kendrick D, Masud T, Skelton DA, Dinan-Young S, et al. Effectiveness of general practice-based physical activity promotion for older adults: systematic review. Primary health care research &amp; development. 2014;15(2):190-201.</w:t>
      </w:r>
    </w:p>
    <w:p w14:paraId="43F55D45" w14:textId="77777777" w:rsidR="00362C6D" w:rsidRPr="00362C6D" w:rsidRDefault="00362C6D" w:rsidP="00362C6D">
      <w:pPr>
        <w:pStyle w:val="EndNoteBibliography"/>
        <w:spacing w:after="0"/>
      </w:pPr>
      <w:r w:rsidRPr="00362C6D">
        <w:t>2.</w:t>
      </w:r>
      <w:r w:rsidRPr="00362C6D">
        <w:tab/>
        <w:t>Chase J-AD, Phillips LJ, Brown M. Physical Activity Intervention Effects on Physical Function Among Community-Dwelling Older Adults: A Systematic Review and Meta-Analysis. Journal of aging and physical activity. 2017;25(1):149-70.</w:t>
      </w:r>
    </w:p>
    <w:p w14:paraId="73064AED" w14:textId="3792E230" w:rsidR="00362C6D" w:rsidRPr="00362C6D" w:rsidRDefault="00362C6D" w:rsidP="00362C6D">
      <w:pPr>
        <w:pStyle w:val="EndNoteBibliography"/>
        <w:spacing w:after="0"/>
      </w:pPr>
      <w:r w:rsidRPr="00362C6D">
        <w:t>3.</w:t>
      </w:r>
      <w:r w:rsidRPr="00362C6D">
        <w:tab/>
        <w:t>2008 Physical activity guidelines for Americans: Be active, healthy and happy! Rockville: U.S. Department of Health and Human Services; 2008.</w:t>
      </w:r>
      <w:r w:rsidR="00483437">
        <w:t xml:space="preserve"> Available from:  </w:t>
      </w:r>
      <w:r w:rsidR="00483437" w:rsidRPr="00483437">
        <w:rPr>
          <w:color w:val="4472C4" w:themeColor="accent1"/>
          <w:u w:val="single"/>
        </w:rPr>
        <w:t xml:space="preserve">https://health.gov/sites/default/files/2019-09/paguide.pdf </w:t>
      </w:r>
    </w:p>
    <w:p w14:paraId="5CB6258B" w14:textId="53ABCEE7" w:rsidR="00362C6D" w:rsidRPr="00362C6D" w:rsidRDefault="00362C6D" w:rsidP="00362C6D">
      <w:pPr>
        <w:pStyle w:val="EndNoteBibliography"/>
        <w:spacing w:after="0"/>
      </w:pPr>
      <w:r w:rsidRPr="00362C6D">
        <w:t>4.</w:t>
      </w:r>
      <w:r w:rsidRPr="00362C6D">
        <w:tab/>
        <w:t>Foster C, Reilly J, Jago R, Murphy M, Skelton D, Cooper A, et al. UK Chief Medical OFficers' Physical Activity Guidelines. GOV.UK: UK Department of Health and Social Care 2019</w:t>
      </w:r>
      <w:r w:rsidR="00483437">
        <w:t xml:space="preserve">. Available from: </w:t>
      </w:r>
      <w:r w:rsidR="00483437" w:rsidRPr="00483437">
        <w:rPr>
          <w:color w:val="4472C4" w:themeColor="accent1"/>
          <w:u w:val="single"/>
        </w:rPr>
        <w:t xml:space="preserve">https://assets.publishing.service.gov.uk/government/uploads/system/uploads/attachment_data/file/832868/uk-chief-medical-officers-physical-activity-guidelines.pdf </w:t>
      </w:r>
    </w:p>
    <w:p w14:paraId="553EBAC2" w14:textId="22CDD6CD" w:rsidR="00362C6D" w:rsidRPr="00362C6D" w:rsidRDefault="00362C6D" w:rsidP="00362C6D">
      <w:pPr>
        <w:pStyle w:val="EndNoteBibliography"/>
        <w:spacing w:after="0"/>
      </w:pPr>
      <w:r w:rsidRPr="00362C6D">
        <w:t>5.</w:t>
      </w:r>
      <w:r w:rsidRPr="00362C6D">
        <w:tab/>
        <w:t xml:space="preserve">World Health Organization. Global recommendations on physical activity for health 2010 [28/07/2015]. Available from: </w:t>
      </w:r>
      <w:hyperlink r:id="rId9" w:history="1">
        <w:r w:rsidRPr="00362C6D">
          <w:rPr>
            <w:rStyle w:val="Hyperlink"/>
          </w:rPr>
          <w:t>http://www.who.int/dietphysicalactivity/factsheet_olderadults/en</w:t>
        </w:r>
      </w:hyperlink>
      <w:r w:rsidRPr="00362C6D">
        <w:t>.</w:t>
      </w:r>
    </w:p>
    <w:p w14:paraId="05B1FBCB" w14:textId="749E8281" w:rsidR="00362C6D" w:rsidRPr="00362C6D" w:rsidRDefault="00362C6D" w:rsidP="00362C6D">
      <w:pPr>
        <w:pStyle w:val="EndNoteBibliography"/>
        <w:spacing w:after="0"/>
      </w:pPr>
      <w:r w:rsidRPr="00362C6D">
        <w:t>6.</w:t>
      </w:r>
      <w:r w:rsidRPr="00362C6D">
        <w:tab/>
        <w:t>Sparling PB, Howard BJ, Dunstan DW, Owen N. Recommendations for physical activity in older adults. BMJ. 2015;350(jan20 6):h100.</w:t>
      </w:r>
    </w:p>
    <w:p w14:paraId="50EC6D27" w14:textId="77777777" w:rsidR="00362C6D" w:rsidRPr="00362C6D" w:rsidRDefault="00362C6D" w:rsidP="00362C6D">
      <w:pPr>
        <w:pStyle w:val="EndNoteBibliography"/>
        <w:spacing w:after="0"/>
      </w:pPr>
      <w:r w:rsidRPr="00362C6D">
        <w:t>7.</w:t>
      </w:r>
      <w:r w:rsidRPr="00362C6D">
        <w:tab/>
        <w:t>Harris TJ, Owen CG, Victor CR, Adams R, Cook DG. What factors are associated with physical activity in older people, assessed objectively by accelerometry? British journal of sports medicine. 2009;43(6):442-50.</w:t>
      </w:r>
    </w:p>
    <w:p w14:paraId="20361F36" w14:textId="39F0CAA7" w:rsidR="00362C6D" w:rsidRPr="00362C6D" w:rsidRDefault="00362C6D" w:rsidP="00362C6D">
      <w:pPr>
        <w:pStyle w:val="EndNoteBibliography"/>
        <w:spacing w:after="0"/>
      </w:pPr>
      <w:r w:rsidRPr="00362C6D">
        <w:t>8.</w:t>
      </w:r>
      <w:r w:rsidRPr="00362C6D">
        <w:tab/>
        <w:t>Older Americans 2010: Key Indicators of Well-Being. Federal Interagency Forum on Aging-Related Statistics; 2012.</w:t>
      </w:r>
      <w:r w:rsidR="009964EE">
        <w:t xml:space="preserve"> Available from: </w:t>
      </w:r>
      <w:r w:rsidR="009964EE" w:rsidRPr="009964EE">
        <w:rPr>
          <w:color w:val="4472C4" w:themeColor="accent1"/>
          <w:u w:val="single"/>
        </w:rPr>
        <w:t xml:space="preserve">https://agingstats.gov/docs/PastReports/2010/OA2010.pdf </w:t>
      </w:r>
    </w:p>
    <w:p w14:paraId="75979229" w14:textId="60A1CD5A" w:rsidR="00362C6D" w:rsidRPr="00362C6D" w:rsidRDefault="00362C6D" w:rsidP="00362C6D">
      <w:pPr>
        <w:pStyle w:val="EndNoteBibliography"/>
        <w:spacing w:after="0"/>
      </w:pPr>
      <w:r w:rsidRPr="00362C6D">
        <w:t>9.</w:t>
      </w:r>
      <w:r w:rsidRPr="00362C6D">
        <w:tab/>
        <w:t>Stevens G. Global health risks: progress and challenges. Bulletin of the World Health Organization. 2009;87</w:t>
      </w:r>
      <w:r w:rsidR="00483437">
        <w:t>(9)</w:t>
      </w:r>
      <w:r w:rsidRPr="00362C6D">
        <w:t>:646.</w:t>
      </w:r>
      <w:r w:rsidR="009964EE">
        <w:t xml:space="preserve">  </w:t>
      </w:r>
    </w:p>
    <w:p w14:paraId="437DC768" w14:textId="6ED73399" w:rsidR="00362C6D" w:rsidRPr="00362C6D" w:rsidRDefault="00362C6D" w:rsidP="00362C6D">
      <w:pPr>
        <w:pStyle w:val="EndNoteBibliography"/>
        <w:spacing w:after="0"/>
      </w:pPr>
      <w:r w:rsidRPr="00362C6D">
        <w:t>10.</w:t>
      </w:r>
      <w:r w:rsidRPr="00362C6D">
        <w:tab/>
        <w:t xml:space="preserve">British Heart Foundation National Centre. Economic cost of physical inactivity 2014 [28/07/2015]. Available from: </w:t>
      </w:r>
      <w:hyperlink r:id="rId10" w:history="1">
        <w:r w:rsidRPr="00362C6D">
          <w:rPr>
            <w:rStyle w:val="Hyperlink"/>
          </w:rPr>
          <w:t>http://www.bhfactive.org.uk/resources-and-publications-item/40/420/index.html</w:t>
        </w:r>
      </w:hyperlink>
      <w:r w:rsidRPr="00362C6D">
        <w:t>.</w:t>
      </w:r>
    </w:p>
    <w:p w14:paraId="01DE1D93" w14:textId="77777777" w:rsidR="00362C6D" w:rsidRPr="00362C6D" w:rsidRDefault="00362C6D" w:rsidP="00362C6D">
      <w:pPr>
        <w:pStyle w:val="EndNoteBibliography"/>
        <w:spacing w:after="0"/>
      </w:pPr>
      <w:r w:rsidRPr="00362C6D">
        <w:t>11.</w:t>
      </w:r>
      <w:r w:rsidRPr="00362C6D">
        <w:tab/>
        <w:t>Lee IM, Shiroma EJ, Lobelo F, Puska P, Blair SN, Katzmarzyk PT. Effect of physical inactivity on major non-communicable diseases worldwide: an analysis of burden of disease and life expectancy. Lancet. 2012;380(9838):219-29.</w:t>
      </w:r>
    </w:p>
    <w:p w14:paraId="2811FC4F" w14:textId="77777777" w:rsidR="00362C6D" w:rsidRPr="00362C6D" w:rsidRDefault="00362C6D" w:rsidP="00362C6D">
      <w:pPr>
        <w:pStyle w:val="EndNoteBibliography"/>
        <w:spacing w:after="0"/>
      </w:pPr>
      <w:r w:rsidRPr="00362C6D">
        <w:t>12.</w:t>
      </w:r>
      <w:r w:rsidRPr="00362C6D">
        <w:tab/>
        <w:t>da Silva VD, Tribess S, Meneguci J, Sasaki JE, Garcia-Meneguci CA, Carneiro JAO, et al. Association between frailty and the combination of physical activity level and sedentary behavior in older adults. BMC Public Health. 2019;19(1):709.</w:t>
      </w:r>
    </w:p>
    <w:p w14:paraId="79FCD451" w14:textId="5CDEA16F" w:rsidR="00362C6D" w:rsidRPr="00362C6D" w:rsidRDefault="00362C6D" w:rsidP="00362C6D">
      <w:pPr>
        <w:pStyle w:val="EndNoteBibliography"/>
        <w:spacing w:after="0"/>
      </w:pPr>
      <w:r w:rsidRPr="00362C6D">
        <w:t>13.</w:t>
      </w:r>
      <w:r w:rsidRPr="00362C6D">
        <w:tab/>
        <w:t xml:space="preserve">Naylor C, Mundle C, Weaks L, Buck D. Volunteering in health and care: Securing a sustainable future 2013 [28/07/2015]. Available from: </w:t>
      </w:r>
      <w:hyperlink r:id="rId11" w:history="1">
        <w:r w:rsidRPr="00362C6D">
          <w:rPr>
            <w:rStyle w:val="Hyperlink"/>
          </w:rPr>
          <w:t>http://www.kingsfund.org.uk/publications/volunteering-health-and-care</w:t>
        </w:r>
      </w:hyperlink>
      <w:r w:rsidRPr="00362C6D">
        <w:t>.</w:t>
      </w:r>
    </w:p>
    <w:p w14:paraId="3B317B84" w14:textId="77777777" w:rsidR="00362C6D" w:rsidRPr="00362C6D" w:rsidRDefault="00362C6D" w:rsidP="00362C6D">
      <w:pPr>
        <w:pStyle w:val="EndNoteBibliography"/>
        <w:spacing w:after="0"/>
      </w:pPr>
      <w:r w:rsidRPr="00362C6D">
        <w:t>14.</w:t>
      </w:r>
      <w:r w:rsidRPr="00362C6D">
        <w:tab/>
        <w:t>Galea A, Naylor C, Buck D, Weaks L. Volunteering in acute trusts in England: Understanding the scale and impact. London: The King's Fund; 2013.</w:t>
      </w:r>
    </w:p>
    <w:p w14:paraId="12D54C41" w14:textId="77777777" w:rsidR="00362C6D" w:rsidRPr="00362C6D" w:rsidRDefault="00362C6D" w:rsidP="00362C6D">
      <w:pPr>
        <w:pStyle w:val="EndNoteBibliography"/>
        <w:spacing w:after="0"/>
      </w:pPr>
      <w:r w:rsidRPr="00362C6D">
        <w:t>15.</w:t>
      </w:r>
      <w:r w:rsidRPr="00362C6D">
        <w:tab/>
        <w:t>Stewart AL, Gillis D, Grossman M, Castrillo M, Pruitt L, McLellan B, et al. Diffusing a research-based physical activity promotion program for seniors into diverse communities: CHAMPS III. Prev Chronic Dis. 2006;3(2):A51.</w:t>
      </w:r>
    </w:p>
    <w:p w14:paraId="3EA8D07C" w14:textId="77777777" w:rsidR="00362C6D" w:rsidRPr="00362C6D" w:rsidRDefault="00362C6D" w:rsidP="00362C6D">
      <w:pPr>
        <w:pStyle w:val="EndNoteBibliography"/>
        <w:spacing w:after="0"/>
      </w:pPr>
      <w:r w:rsidRPr="00362C6D">
        <w:t>16.</w:t>
      </w:r>
      <w:r w:rsidRPr="00362C6D">
        <w:tab/>
        <w:t>Peel NM, Warburton J. Using senior volunteers as peer educators: What is the evidence of effectiveness in falls prevention? Australas J Ageing. 2009;28(1):7-11.</w:t>
      </w:r>
    </w:p>
    <w:p w14:paraId="59BFDA57" w14:textId="77777777" w:rsidR="00362C6D" w:rsidRPr="00362C6D" w:rsidRDefault="00362C6D" w:rsidP="00362C6D">
      <w:pPr>
        <w:pStyle w:val="EndNoteBibliography"/>
        <w:spacing w:after="0"/>
      </w:pPr>
      <w:r w:rsidRPr="00362C6D">
        <w:t>17.</w:t>
      </w:r>
      <w:r w:rsidRPr="00362C6D">
        <w:tab/>
        <w:t>Moher D, Liberati A, Tetzlaff J, Altman DG. Preferred reporting items for systematic reviews and meta-analyses: the PRISMA statement. BMJ. 2009;339:b2535.</w:t>
      </w:r>
    </w:p>
    <w:p w14:paraId="6AAF2F09" w14:textId="77777777" w:rsidR="00362C6D" w:rsidRPr="00362C6D" w:rsidRDefault="00362C6D" w:rsidP="00362C6D">
      <w:pPr>
        <w:pStyle w:val="EndNoteBibliography"/>
        <w:spacing w:after="0"/>
      </w:pPr>
      <w:r w:rsidRPr="00362C6D">
        <w:t>18.</w:t>
      </w:r>
      <w:r w:rsidRPr="00362C6D">
        <w:tab/>
        <w:t>Nuotio MS, Luukkaala T, Tammela T. Elevated post-void residual volume in a geriatric post-hip fracture assessment in women-associated factors and risk of mortality. Aging clinical and experimental research. 2019;31(1):75-83.</w:t>
      </w:r>
    </w:p>
    <w:p w14:paraId="4319F805" w14:textId="1FCBE893" w:rsidR="00362C6D" w:rsidRPr="00362C6D" w:rsidRDefault="00362C6D" w:rsidP="00362C6D">
      <w:pPr>
        <w:pStyle w:val="EndNoteBibliography"/>
        <w:spacing w:after="0"/>
      </w:pPr>
      <w:r w:rsidRPr="00362C6D">
        <w:lastRenderedPageBreak/>
        <w:t>19.</w:t>
      </w:r>
      <w:r w:rsidRPr="00362C6D">
        <w:tab/>
        <w:t>Haider S, Dorner TE, Luger E, Kapan A, Titze S, Lackinger C, et al. Impact of a Home-Based Physical and Nutritional Intervention Program Conducted by Lay-Volunteers on Handgrip Strength in Prefrail and Frail Older Adults: A Randomized Control Trial. PloS one. 2017;12(1):e0169613.</w:t>
      </w:r>
    </w:p>
    <w:p w14:paraId="69E1AC84" w14:textId="77777777" w:rsidR="00362C6D" w:rsidRPr="00362C6D" w:rsidRDefault="00362C6D" w:rsidP="00362C6D">
      <w:pPr>
        <w:pStyle w:val="EndNoteBibliography"/>
        <w:spacing w:after="0"/>
      </w:pPr>
      <w:r w:rsidRPr="00362C6D">
        <w:t>20.</w:t>
      </w:r>
      <w:r w:rsidRPr="00362C6D">
        <w:tab/>
        <w:t>Kapan A, Luger E, Haider S, Titze S, Schindler K, Lackinger C, et al. Fear of falling reduced by a lay led home-based program in frail community-dwelling older adults: A randomised controlled trial. Arch Gerontol Geriatr. 2017;68:25-32.</w:t>
      </w:r>
    </w:p>
    <w:p w14:paraId="1E28B8E7" w14:textId="77777777" w:rsidR="00362C6D" w:rsidRPr="00362C6D" w:rsidRDefault="00362C6D" w:rsidP="00362C6D">
      <w:pPr>
        <w:pStyle w:val="EndNoteBibliography"/>
        <w:spacing w:after="0"/>
      </w:pPr>
      <w:r w:rsidRPr="00362C6D">
        <w:t>21.</w:t>
      </w:r>
      <w:r w:rsidRPr="00362C6D">
        <w:tab/>
        <w:t>Kapan A, Winzer E, Haider S, Titze S, Schindler K, Lackinger C, et al. Impact of a lay-led home-based intervention programme on quality of life in community-dwelling pre-frail and frail older adults: a randomized controlled trial. BMC Geriatrics. 2017;17(1):154.</w:t>
      </w:r>
    </w:p>
    <w:p w14:paraId="52F4B442" w14:textId="77777777" w:rsidR="00362C6D" w:rsidRPr="00362C6D" w:rsidRDefault="00362C6D" w:rsidP="00362C6D">
      <w:pPr>
        <w:pStyle w:val="EndNoteBibliography"/>
        <w:spacing w:after="0"/>
      </w:pPr>
      <w:r w:rsidRPr="00362C6D">
        <w:t>22.</w:t>
      </w:r>
      <w:r w:rsidRPr="00362C6D">
        <w:tab/>
        <w:t>Luger E, Dorner TE, Haider S, Kapan A, Lackinger C, Schindler K. Effects of a Home-Based and Volunteer-Administered Physical Training, Nutritional, and Social Support Program on Malnutrition and Frailty in Older Persons: A Randomized Controlled Trial. Journal of the American Medical Directors Association. 2016;17(7):671.e9-.e16.</w:t>
      </w:r>
    </w:p>
    <w:p w14:paraId="329AF050" w14:textId="77777777" w:rsidR="00362C6D" w:rsidRPr="00362C6D" w:rsidRDefault="00362C6D" w:rsidP="00362C6D">
      <w:pPr>
        <w:pStyle w:val="EndNoteBibliography"/>
        <w:spacing w:after="0"/>
      </w:pPr>
      <w:r w:rsidRPr="00362C6D">
        <w:t>23.</w:t>
      </w:r>
      <w:r w:rsidRPr="00362C6D">
        <w:tab/>
        <w:t>Winzer E, Dorner TE, Grabovac I, Haider S, Kapan A, Lackinger C, et al. Behavior changes by a buddy-style intervention including physical training, and nutritional and social support. Geriatrics and Gerontology International. 2019;19(4):323-9.</w:t>
      </w:r>
    </w:p>
    <w:p w14:paraId="2946DCFC" w14:textId="77777777" w:rsidR="00362C6D" w:rsidRPr="00362C6D" w:rsidRDefault="00362C6D" w:rsidP="00362C6D">
      <w:pPr>
        <w:pStyle w:val="EndNoteBibliography"/>
        <w:spacing w:after="0"/>
      </w:pPr>
      <w:r w:rsidRPr="00362C6D">
        <w:t>24.</w:t>
      </w:r>
      <w:r w:rsidRPr="00362C6D">
        <w:tab/>
        <w:t>Chen KM, Li CH, Huang HT, Cheng YY. Feasible modalities and long-term effects of elastic band exercises in nursing home older adults in wheelchairs: A cluster randomized controlled trial. International journal of nursing studies. 2016;55:4-14.</w:t>
      </w:r>
    </w:p>
    <w:p w14:paraId="638C2DBB" w14:textId="77777777" w:rsidR="00362C6D" w:rsidRPr="00362C6D" w:rsidRDefault="00362C6D" w:rsidP="00362C6D">
      <w:pPr>
        <w:pStyle w:val="EndNoteBibliography"/>
        <w:spacing w:after="0"/>
      </w:pPr>
      <w:r w:rsidRPr="00362C6D">
        <w:t>25.</w:t>
      </w:r>
      <w:r w:rsidRPr="00362C6D">
        <w:tab/>
        <w:t>Iliffe S, Kendrick D, Morris R, Masud T, Gage H, Skelton D, et al. Multicentre cluster randomised trial comparing a community group exercise programme and home-based exercise with usual care for people aged 65 years and over in primary care. Health Technology Assessment. 2014;18(49):1-105.</w:t>
      </w:r>
    </w:p>
    <w:p w14:paraId="2F38741D" w14:textId="77777777" w:rsidR="00362C6D" w:rsidRPr="00362C6D" w:rsidRDefault="00362C6D" w:rsidP="00362C6D">
      <w:pPr>
        <w:pStyle w:val="EndNoteBibliography"/>
        <w:spacing w:after="0"/>
      </w:pPr>
      <w:r w:rsidRPr="00362C6D">
        <w:t>26.</w:t>
      </w:r>
      <w:r w:rsidRPr="00362C6D">
        <w:tab/>
        <w:t>Nanduri AP, Fullman S, Morell L, Buyske S, Wagner ML. Pilot Study for Implementing an Osteoporosis Education and Exercise Program in an Assisted Living Facility and Senior Community. Journal of applied gerontology : the official journal of the Southern Gerontological Society. 2018;37(6):745-62.</w:t>
      </w:r>
    </w:p>
    <w:p w14:paraId="4A5BB6F2" w14:textId="77777777" w:rsidR="00362C6D" w:rsidRPr="00362C6D" w:rsidRDefault="00362C6D" w:rsidP="00362C6D">
      <w:pPr>
        <w:pStyle w:val="EndNoteBibliography"/>
        <w:spacing w:after="0"/>
      </w:pPr>
      <w:r w:rsidRPr="00362C6D">
        <w:t>27.</w:t>
      </w:r>
      <w:r w:rsidRPr="00362C6D">
        <w:tab/>
        <w:t>Waters DL, Hale LA, Robertson L, Hale BA, Herbison P. Evaluation of a peer-led falls prevention program for older adults. Archives of Physical Medicine and Rehabilitation. 2011;92(10):1581-6.</w:t>
      </w:r>
    </w:p>
    <w:p w14:paraId="43B9D887" w14:textId="4BD683C3" w:rsidR="00362C6D" w:rsidRPr="00362C6D" w:rsidRDefault="00362C6D" w:rsidP="00362C6D">
      <w:pPr>
        <w:pStyle w:val="EndNoteBibliography"/>
        <w:spacing w:after="0"/>
      </w:pPr>
      <w:r w:rsidRPr="00362C6D">
        <w:t>28.</w:t>
      </w:r>
      <w:r w:rsidRPr="00362C6D">
        <w:tab/>
        <w:t>Yamada M, Arai H. Self-Management Group Exercise Extends Healthy Life Expectancy in Frail Community-Dwelling Older Adults. International journal of environmental research and public health. 2017;14(5)</w:t>
      </w:r>
      <w:r w:rsidR="00372877">
        <w:t>:531</w:t>
      </w:r>
      <w:r w:rsidRPr="00362C6D">
        <w:t>.</w:t>
      </w:r>
    </w:p>
    <w:p w14:paraId="2130EBE6" w14:textId="77777777" w:rsidR="00362C6D" w:rsidRPr="00362C6D" w:rsidRDefault="00362C6D" w:rsidP="00362C6D">
      <w:pPr>
        <w:pStyle w:val="EndNoteBibliography"/>
        <w:spacing w:after="0"/>
      </w:pPr>
      <w:r w:rsidRPr="00362C6D">
        <w:t>29.</w:t>
      </w:r>
      <w:r w:rsidRPr="00362C6D">
        <w:tab/>
        <w:t>Izutsu K, Arima K, Abe Y, Okabe T, Tomita Y, Mizukami S, et al. Exercise intervention implemented by trained volunteers improves health-related quality of life among Japanese community-dwelling older females: an intervention study. J Phys Ther Sci. 2017;29(12):2126-32.</w:t>
      </w:r>
    </w:p>
    <w:p w14:paraId="42350601" w14:textId="77777777" w:rsidR="00362C6D" w:rsidRPr="00362C6D" w:rsidRDefault="00362C6D" w:rsidP="00362C6D">
      <w:pPr>
        <w:pStyle w:val="EndNoteBibliography"/>
        <w:spacing w:after="0"/>
      </w:pPr>
      <w:r w:rsidRPr="00362C6D">
        <w:t>30.</w:t>
      </w:r>
      <w:r w:rsidRPr="00362C6D">
        <w:tab/>
        <w:t>Healy TC, Peng C, Haynes MS, McMahon EM, Botler JL, Gross L. The feasibility and effectiveness of translating a matter of balance into a volunteer lay leader model. Journal of Applied Gerontology. 2008;27(1):34-51.</w:t>
      </w:r>
    </w:p>
    <w:p w14:paraId="4DCCB0C2" w14:textId="77777777" w:rsidR="00362C6D" w:rsidRPr="002C2670" w:rsidRDefault="00362C6D" w:rsidP="00362C6D">
      <w:pPr>
        <w:pStyle w:val="EndNoteBibliography"/>
        <w:spacing w:after="0"/>
        <w:rPr>
          <w:lang w:val="fr-FR"/>
        </w:rPr>
      </w:pPr>
      <w:r w:rsidRPr="00362C6D">
        <w:t>31.</w:t>
      </w:r>
      <w:r w:rsidRPr="00362C6D">
        <w:tab/>
        <w:t xml:space="preserve">Warburton DER, Nicol CW, Bredin SSD. Health benefits of physical activity: the evidence. </w:t>
      </w:r>
      <w:r w:rsidRPr="002C2670">
        <w:rPr>
          <w:lang w:val="fr-FR"/>
        </w:rPr>
        <w:t>CMAJ : Canadian Medical Association journal = journal de l'Association medicale canadienne. 2006;174(6):801-9.</w:t>
      </w:r>
    </w:p>
    <w:p w14:paraId="45E68FA2" w14:textId="77777777" w:rsidR="00362C6D" w:rsidRPr="00362C6D" w:rsidRDefault="00362C6D" w:rsidP="00362C6D">
      <w:pPr>
        <w:pStyle w:val="EndNoteBibliography"/>
        <w:spacing w:after="0"/>
      </w:pPr>
      <w:r w:rsidRPr="002C2670">
        <w:rPr>
          <w:lang w:val="fr-FR"/>
        </w:rPr>
        <w:t>32.</w:t>
      </w:r>
      <w:r w:rsidRPr="002C2670">
        <w:rPr>
          <w:lang w:val="fr-FR"/>
        </w:rPr>
        <w:tab/>
        <w:t xml:space="preserve">Liu-Ambrose TY, Khan KM, Eng JJ, Heinonen A, McKay HA. </w:t>
      </w:r>
      <w:r w:rsidRPr="00362C6D">
        <w:t>Both resistance and agility training increase cortical bone density in 75- to 85-year-old women with low bone mass: a 6-month randomized controlled trial. Journal of clinical densitometry : the official journal of the International Society for Clinical Densitometry. 2004;7(4):390-8.</w:t>
      </w:r>
    </w:p>
    <w:p w14:paraId="48B5ED93" w14:textId="77777777" w:rsidR="00362C6D" w:rsidRPr="00362C6D" w:rsidRDefault="00362C6D" w:rsidP="00362C6D">
      <w:pPr>
        <w:pStyle w:val="EndNoteBibliography"/>
        <w:spacing w:after="0"/>
      </w:pPr>
      <w:r w:rsidRPr="00362C6D">
        <w:t>33.</w:t>
      </w:r>
      <w:r w:rsidRPr="00362C6D">
        <w:tab/>
        <w:t>Fox KR, Stathi A, McKenna J, Davis MG. Physical activity and mental well-being in older people participating in the Better Ageing Project. European Journal of Applied Physiology. 2007;100(5):591-602.</w:t>
      </w:r>
    </w:p>
    <w:p w14:paraId="0010752D" w14:textId="77777777" w:rsidR="00362C6D" w:rsidRPr="00362C6D" w:rsidRDefault="00362C6D" w:rsidP="00362C6D">
      <w:pPr>
        <w:pStyle w:val="EndNoteBibliography"/>
        <w:spacing w:after="0"/>
      </w:pPr>
      <w:r w:rsidRPr="00362C6D">
        <w:lastRenderedPageBreak/>
        <w:t>34.</w:t>
      </w:r>
      <w:r w:rsidRPr="00362C6D">
        <w:tab/>
        <w:t>Lopez P, Pinto RS, Radaelli R, Rech A, Grazioli R, Izquierdo M, et al. Benefits of resistance training in physically frail elderly: a systematic review. Aging Clinical and Experimental Research. 2018;30(8):889-99.</w:t>
      </w:r>
    </w:p>
    <w:p w14:paraId="653FC244" w14:textId="77777777" w:rsidR="00362C6D" w:rsidRPr="00362C6D" w:rsidRDefault="00362C6D" w:rsidP="00362C6D">
      <w:pPr>
        <w:pStyle w:val="EndNoteBibliography"/>
        <w:spacing w:after="0"/>
      </w:pPr>
      <w:r w:rsidRPr="00362C6D">
        <w:t>35.</w:t>
      </w:r>
      <w:r w:rsidRPr="00362C6D">
        <w:tab/>
        <w:t>Vikberg S, Sörlén N, Brandén L, Johansson J, Nordström A, Hult A, et al. Effects of Resistance Training on Functional Strength and Muscle Mass in 70-Year-Old Individuals With Pre-sarcopenia: A Randomized Controlled Trial. Journal of the American Medical Directors Association. 2019;20(1):28-34.</w:t>
      </w:r>
    </w:p>
    <w:p w14:paraId="01420F92" w14:textId="77777777" w:rsidR="00362C6D" w:rsidRPr="00362C6D" w:rsidRDefault="00362C6D" w:rsidP="00362C6D">
      <w:pPr>
        <w:pStyle w:val="EndNoteBibliography"/>
        <w:spacing w:after="0"/>
      </w:pPr>
      <w:r w:rsidRPr="00362C6D">
        <w:t>36.</w:t>
      </w:r>
      <w:r w:rsidRPr="00362C6D">
        <w:tab/>
        <w:t>Jadczak AD, Makwana N, Luscombe-Marsh N, Visvanathan R, Schultz TJ. Effectiveness of exercise interventions on physical function in community-dwelling frail older people: an umbrella review of systematic reviews. JBI database of systematic reviews and implementation reports. 2018;16(3):752-75.</w:t>
      </w:r>
    </w:p>
    <w:p w14:paraId="4A0662AB" w14:textId="77777777" w:rsidR="00362C6D" w:rsidRPr="00362C6D" w:rsidRDefault="00362C6D" w:rsidP="00362C6D">
      <w:pPr>
        <w:pStyle w:val="EndNoteBibliography"/>
        <w:spacing w:after="0"/>
      </w:pPr>
      <w:r w:rsidRPr="00362C6D">
        <w:t>37.</w:t>
      </w:r>
      <w:r w:rsidRPr="00362C6D">
        <w:tab/>
        <w:t>Kidd T, Mold F, Jones C, Ream E, Grosvenor W, Sund-Levander M, et al. What are the most effective interventions to improve physical performance in pre-frail and frail adults? A systematic review of randomised control trials. BMC Geriatrics. 2019;19(1):184.</w:t>
      </w:r>
    </w:p>
    <w:p w14:paraId="64C3A61E" w14:textId="77777777" w:rsidR="00362C6D" w:rsidRPr="002C2670" w:rsidRDefault="00362C6D" w:rsidP="00362C6D">
      <w:pPr>
        <w:pStyle w:val="EndNoteBibliography"/>
        <w:spacing w:after="0"/>
        <w:rPr>
          <w:lang w:val="de-DE"/>
        </w:rPr>
      </w:pPr>
      <w:r w:rsidRPr="00362C6D">
        <w:t>38.</w:t>
      </w:r>
      <w:r w:rsidRPr="00362C6D">
        <w:tab/>
        <w:t xml:space="preserve">Cruz-Jentoft AJ, Bahat G, Bauer J, Boirie Y, Bruyere O, Cederholm T, et al. Sarcopenia: revised European consensus on definition and diagnosis. Age Ageing. </w:t>
      </w:r>
      <w:r w:rsidRPr="002C2670">
        <w:rPr>
          <w:lang w:val="de-DE"/>
        </w:rPr>
        <w:t>2019;48(1):16-31.</w:t>
      </w:r>
    </w:p>
    <w:p w14:paraId="5021EEB5" w14:textId="77777777" w:rsidR="00362C6D" w:rsidRPr="00362C6D" w:rsidRDefault="00362C6D" w:rsidP="00362C6D">
      <w:pPr>
        <w:pStyle w:val="EndNoteBibliography"/>
        <w:spacing w:after="0"/>
      </w:pPr>
      <w:r w:rsidRPr="002C2670">
        <w:rPr>
          <w:lang w:val="de-DE"/>
        </w:rPr>
        <w:t>39.</w:t>
      </w:r>
      <w:r w:rsidRPr="002C2670">
        <w:rPr>
          <w:lang w:val="de-DE"/>
        </w:rPr>
        <w:tab/>
        <w:t xml:space="preserve">Fried LP, Tangen CM, Walston J, Newman AB, Hirsch C, Gottdiener J, et al. </w:t>
      </w:r>
      <w:r w:rsidRPr="00362C6D">
        <w:t>Frailty in older adults: evidence for a phenotype. J Gerontol A Biol Sci Med Sci. 2001;56(3):M146-56.</w:t>
      </w:r>
    </w:p>
    <w:p w14:paraId="70A86F82" w14:textId="77777777" w:rsidR="00362C6D" w:rsidRPr="00362C6D" w:rsidRDefault="00362C6D" w:rsidP="00362C6D">
      <w:pPr>
        <w:pStyle w:val="EndNoteBibliography"/>
        <w:spacing w:after="0"/>
      </w:pPr>
      <w:r w:rsidRPr="00362C6D">
        <w:t>40.</w:t>
      </w:r>
      <w:r w:rsidRPr="00362C6D">
        <w:tab/>
        <w:t>Theou O, Stathokostas L, Roland KP, Jakobi JM, Patterson C, Vandervoort AA, et al. The effectiveness of exercise interventions for the management of frailty: a systematic review. Journal of aging research. 2011;2011:569194.</w:t>
      </w:r>
    </w:p>
    <w:p w14:paraId="675863F7" w14:textId="77777777" w:rsidR="00362C6D" w:rsidRPr="00362C6D" w:rsidRDefault="00362C6D" w:rsidP="00362C6D">
      <w:pPr>
        <w:pStyle w:val="EndNoteBibliography"/>
        <w:spacing w:after="0"/>
      </w:pPr>
      <w:r w:rsidRPr="00362C6D">
        <w:t>41.</w:t>
      </w:r>
      <w:r w:rsidRPr="00362C6D">
        <w:tab/>
        <w:t>Labott BK, Bucht H, Morat M, Morat T, Donath L. Effects of Exercise Training on Handgrip Strength in Older Adults: A Meta-Analytical Review. Gerontology. 2019;65(6):686-98.</w:t>
      </w:r>
    </w:p>
    <w:p w14:paraId="31BFB9F8" w14:textId="77777777" w:rsidR="00362C6D" w:rsidRPr="00362C6D" w:rsidRDefault="00362C6D" w:rsidP="00362C6D">
      <w:pPr>
        <w:pStyle w:val="EndNoteBibliography"/>
        <w:spacing w:after="0"/>
      </w:pPr>
      <w:r w:rsidRPr="00362C6D">
        <w:t>42.</w:t>
      </w:r>
      <w:r w:rsidRPr="00362C6D">
        <w:tab/>
        <w:t>Gale CR, Cooper C, Aihie Sayer A. Prevalence and risk factors for falls in older men and women: The English Longitudinal Study of Ageing. Age and Ageing. 2016;45(6):789-94.</w:t>
      </w:r>
    </w:p>
    <w:p w14:paraId="623C74BC" w14:textId="77777777" w:rsidR="00362C6D" w:rsidRPr="00362C6D" w:rsidRDefault="00362C6D" w:rsidP="00362C6D">
      <w:pPr>
        <w:pStyle w:val="EndNoteBibliography"/>
        <w:spacing w:after="0"/>
      </w:pPr>
      <w:r w:rsidRPr="00362C6D">
        <w:t>43.</w:t>
      </w:r>
      <w:r w:rsidRPr="00362C6D">
        <w:tab/>
        <w:t>Friedman SM, Munoz B, West SK, Rubin GS, Fried LP. Falls and fear of falling: which comes first? A longitudinal prediction model suggests strategies for primary and secondary prevention. J Am Geriatr Soc. 2002;50(8):1329-35.</w:t>
      </w:r>
    </w:p>
    <w:p w14:paraId="02897A6C" w14:textId="77777777" w:rsidR="00362C6D" w:rsidRPr="00362C6D" w:rsidRDefault="00362C6D" w:rsidP="00362C6D">
      <w:pPr>
        <w:pStyle w:val="EndNoteBibliography"/>
        <w:spacing w:after="0"/>
      </w:pPr>
      <w:r w:rsidRPr="00362C6D">
        <w:t>44.</w:t>
      </w:r>
      <w:r w:rsidRPr="00362C6D">
        <w:tab/>
        <w:t>Cumming RG, Salkeld G, Thomas M, Szonyi G. Prospective study of the impact of fear of falling on activities of daily living, SF-36 scores, and nursing home admission. J Gerontol A Biol Sci Med Sci. 2000;55(5):M299-305.</w:t>
      </w:r>
    </w:p>
    <w:p w14:paraId="3F8B8EEF" w14:textId="77777777" w:rsidR="00362C6D" w:rsidRPr="00362C6D" w:rsidRDefault="00362C6D" w:rsidP="00362C6D">
      <w:pPr>
        <w:pStyle w:val="EndNoteBibliography"/>
        <w:spacing w:after="0"/>
      </w:pPr>
      <w:r w:rsidRPr="00362C6D">
        <w:t>45.</w:t>
      </w:r>
      <w:r w:rsidRPr="00362C6D">
        <w:tab/>
        <w:t>Howland J, Peterson EW, Levin WC, Fried L, Pordon D, Bak S. Fear of falling among the community-dwelling elderly. Journal of aging and health. 1993;5(2):229-43.</w:t>
      </w:r>
    </w:p>
    <w:p w14:paraId="367974FF" w14:textId="77777777" w:rsidR="00362C6D" w:rsidRPr="00362C6D" w:rsidRDefault="00362C6D" w:rsidP="00362C6D">
      <w:pPr>
        <w:pStyle w:val="EndNoteBibliography"/>
        <w:spacing w:after="0"/>
      </w:pPr>
      <w:r w:rsidRPr="00362C6D">
        <w:t>46.</w:t>
      </w:r>
      <w:r w:rsidRPr="00362C6D">
        <w:tab/>
        <w:t>Zijlstra GAR, van Haastregt JCM, van Eijk JTM, van Rossum E, Stalenhoef PA, Kempen GIJM. Prevalence and correlates of fear of falling, and associated avoidance of activity in the general population of community-living older people. Age and Ageing. 2007;36(3):304-9.</w:t>
      </w:r>
    </w:p>
    <w:p w14:paraId="35A330FA" w14:textId="77777777" w:rsidR="00362C6D" w:rsidRPr="00362C6D" w:rsidRDefault="00362C6D" w:rsidP="00362C6D">
      <w:pPr>
        <w:pStyle w:val="EndNoteBibliography"/>
        <w:spacing w:after="0"/>
      </w:pPr>
      <w:r w:rsidRPr="00362C6D">
        <w:t>47.</w:t>
      </w:r>
      <w:r w:rsidRPr="00362C6D">
        <w:tab/>
        <w:t>Arfken CL, Lach HW, Birge SJ, Miller JP. The prevalence and correlates of fear of falling in elderly persons living in the community. American journal of public health. 1994;84(4):565-70.</w:t>
      </w:r>
    </w:p>
    <w:p w14:paraId="146D0083" w14:textId="77777777" w:rsidR="00362C6D" w:rsidRPr="00362C6D" w:rsidRDefault="00362C6D" w:rsidP="00362C6D">
      <w:pPr>
        <w:pStyle w:val="EndNoteBibliography"/>
      </w:pPr>
      <w:r w:rsidRPr="00362C6D">
        <w:t>48.</w:t>
      </w:r>
      <w:r w:rsidRPr="00362C6D">
        <w:tab/>
        <w:t>Kapan A, Luger E, Haider S, Titze S, Schindler K, Lackinger C, et al. Fear of falling reduced by a lay led home-based program in frail community-dwelling older adults: A randomised controlled trial. Archives of Gerontology and Geriatrics. 2017;68:25-32.</w:t>
      </w:r>
    </w:p>
    <w:p w14:paraId="1895F0CC" w14:textId="59686163" w:rsidR="00013CD2" w:rsidRDefault="0021752D" w:rsidP="00362C6D">
      <w:r>
        <w:fldChar w:fldCharType="end"/>
      </w:r>
    </w:p>
    <w:p w14:paraId="4B438AF0" w14:textId="77777777" w:rsidR="0076105D" w:rsidRDefault="0076105D"/>
    <w:p w14:paraId="1057FE16" w14:textId="77777777" w:rsidR="002C4679" w:rsidRDefault="002C4679"/>
    <w:p w14:paraId="1E30F516" w14:textId="77777777" w:rsidR="002C4679" w:rsidRDefault="002C4679"/>
    <w:p w14:paraId="762D9556" w14:textId="77777777" w:rsidR="002C4679" w:rsidRDefault="002C4679"/>
    <w:p w14:paraId="67ABF39A" w14:textId="77777777" w:rsidR="002C4679" w:rsidRDefault="002C4679"/>
    <w:p w14:paraId="511F1009" w14:textId="77777777" w:rsidR="002C4679" w:rsidRDefault="002C4679" w:rsidP="002C4679">
      <w:r>
        <w:lastRenderedPageBreak/>
        <w:t>Figure 1 PICOs statemen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89"/>
        <w:gridCol w:w="6327"/>
      </w:tblGrid>
      <w:tr w:rsidR="002C4679" w14:paraId="4B06FD8F" w14:textId="77777777" w:rsidTr="00B712D8">
        <w:tc>
          <w:tcPr>
            <w:tcW w:w="2689" w:type="dxa"/>
          </w:tcPr>
          <w:p w14:paraId="2FB71BFC" w14:textId="77777777" w:rsidR="002C4679" w:rsidRPr="00B411CF" w:rsidRDefault="002C4679" w:rsidP="00B712D8">
            <w:pPr>
              <w:spacing w:line="360" w:lineRule="auto"/>
              <w:rPr>
                <w:b/>
                <w:bCs/>
              </w:rPr>
            </w:pPr>
            <w:r w:rsidRPr="00B411CF">
              <w:rPr>
                <w:b/>
                <w:bCs/>
              </w:rPr>
              <w:t>Participants/ Population</w:t>
            </w:r>
          </w:p>
        </w:tc>
        <w:tc>
          <w:tcPr>
            <w:tcW w:w="6327" w:type="dxa"/>
          </w:tcPr>
          <w:p w14:paraId="1EB96FE9" w14:textId="77777777" w:rsidR="002C4679" w:rsidRDefault="002C4679" w:rsidP="00B712D8">
            <w:pPr>
              <w:spacing w:line="360" w:lineRule="auto"/>
            </w:pPr>
            <w:r>
              <w:t>Community-dwelling older people aged &gt; 65 years</w:t>
            </w:r>
          </w:p>
        </w:tc>
      </w:tr>
      <w:tr w:rsidR="002C4679" w14:paraId="0DB92ADE" w14:textId="77777777" w:rsidTr="00B712D8">
        <w:tc>
          <w:tcPr>
            <w:tcW w:w="2689" w:type="dxa"/>
          </w:tcPr>
          <w:p w14:paraId="663A2E77" w14:textId="77777777" w:rsidR="002C4679" w:rsidRPr="00B411CF" w:rsidRDefault="002C4679" w:rsidP="00B712D8">
            <w:pPr>
              <w:spacing w:line="360" w:lineRule="auto"/>
              <w:rPr>
                <w:b/>
                <w:bCs/>
              </w:rPr>
            </w:pPr>
            <w:r w:rsidRPr="00B411CF">
              <w:rPr>
                <w:b/>
                <w:bCs/>
              </w:rPr>
              <w:t>Intervention</w:t>
            </w:r>
          </w:p>
        </w:tc>
        <w:tc>
          <w:tcPr>
            <w:tcW w:w="6327" w:type="dxa"/>
          </w:tcPr>
          <w:p w14:paraId="61156B10" w14:textId="77777777" w:rsidR="002C4679" w:rsidRDefault="002C4679" w:rsidP="00B712D8">
            <w:pPr>
              <w:spacing w:line="360" w:lineRule="auto"/>
            </w:pPr>
            <w:r>
              <w:t>Volunteer-led physical activity intervention</w:t>
            </w:r>
          </w:p>
        </w:tc>
      </w:tr>
      <w:tr w:rsidR="002C4679" w14:paraId="6BF95DE9" w14:textId="77777777" w:rsidTr="00B712D8">
        <w:tc>
          <w:tcPr>
            <w:tcW w:w="2689" w:type="dxa"/>
          </w:tcPr>
          <w:p w14:paraId="13AE4943" w14:textId="77777777" w:rsidR="002C4679" w:rsidRPr="00B411CF" w:rsidRDefault="002C4679" w:rsidP="00B712D8">
            <w:pPr>
              <w:spacing w:line="360" w:lineRule="auto"/>
              <w:rPr>
                <w:b/>
                <w:bCs/>
              </w:rPr>
            </w:pPr>
            <w:r w:rsidRPr="00B411CF">
              <w:rPr>
                <w:b/>
                <w:bCs/>
              </w:rPr>
              <w:t>Comparator(s)/control</w:t>
            </w:r>
          </w:p>
        </w:tc>
        <w:tc>
          <w:tcPr>
            <w:tcW w:w="6327" w:type="dxa"/>
          </w:tcPr>
          <w:p w14:paraId="203D552D" w14:textId="77777777" w:rsidR="002C4679" w:rsidRDefault="002C4679" w:rsidP="00B712D8">
            <w:pPr>
              <w:spacing w:line="360" w:lineRule="auto"/>
            </w:pPr>
            <w:r>
              <w:t>Participants not receiving additional volunteer-led physical activity intervention or those receiving sham exercises</w:t>
            </w:r>
          </w:p>
        </w:tc>
      </w:tr>
      <w:tr w:rsidR="002C4679" w14:paraId="4ACDCF79" w14:textId="77777777" w:rsidTr="00B712D8">
        <w:tc>
          <w:tcPr>
            <w:tcW w:w="2689" w:type="dxa"/>
          </w:tcPr>
          <w:p w14:paraId="5894A72F" w14:textId="77777777" w:rsidR="002C4679" w:rsidRPr="00B411CF" w:rsidRDefault="002C4679" w:rsidP="00B712D8">
            <w:pPr>
              <w:spacing w:line="360" w:lineRule="auto"/>
              <w:rPr>
                <w:b/>
                <w:bCs/>
              </w:rPr>
            </w:pPr>
            <w:r w:rsidRPr="00B411CF">
              <w:rPr>
                <w:b/>
                <w:bCs/>
              </w:rPr>
              <w:t>Outcomes</w:t>
            </w:r>
          </w:p>
        </w:tc>
        <w:tc>
          <w:tcPr>
            <w:tcW w:w="6327" w:type="dxa"/>
          </w:tcPr>
          <w:p w14:paraId="59DE9382" w14:textId="77777777" w:rsidR="002C4679" w:rsidRDefault="002C4679" w:rsidP="00B712D8">
            <w:pPr>
              <w:spacing w:line="360" w:lineRule="auto"/>
            </w:pPr>
            <w:r>
              <w:t xml:space="preserve">Any health-related outcome measures </w:t>
            </w:r>
          </w:p>
        </w:tc>
      </w:tr>
    </w:tbl>
    <w:p w14:paraId="7936084E" w14:textId="0DADE64F" w:rsidR="0076105D" w:rsidRDefault="0076105D">
      <w:r>
        <w:br w:type="page"/>
      </w:r>
    </w:p>
    <w:p w14:paraId="28E9807D" w14:textId="2C21E4E8" w:rsidR="0076105D" w:rsidRDefault="0076105D" w:rsidP="0076105D">
      <w:r>
        <w:lastRenderedPageBreak/>
        <w:t xml:space="preserve">Figure </w:t>
      </w:r>
      <w:r w:rsidR="002C4679">
        <w:t>2</w:t>
      </w:r>
      <w:r>
        <w:t xml:space="preserve"> Study selection flowchart according to PRISMA checklist</w:t>
      </w:r>
    </w:p>
    <w:p w14:paraId="20F30178" w14:textId="77777777" w:rsidR="0076105D" w:rsidRDefault="0076105D"/>
    <w:p w14:paraId="12E6BDBB" w14:textId="491AD0C9" w:rsidR="00BA2D58" w:rsidRDefault="00954D28">
      <w:r>
        <w:rPr>
          <w:noProof/>
        </w:rPr>
        <w:drawing>
          <wp:inline distT="0" distB="0" distL="0" distR="0" wp14:anchorId="24C88E8E" wp14:editId="2710319F">
            <wp:extent cx="5731510" cy="5495290"/>
            <wp:effectExtent l="0" t="0" r="254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ISMA flow diagram.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5495290"/>
                    </a:xfrm>
                    <a:prstGeom prst="rect">
                      <a:avLst/>
                    </a:prstGeom>
                  </pic:spPr>
                </pic:pic>
              </a:graphicData>
            </a:graphic>
          </wp:inline>
        </w:drawing>
      </w:r>
    </w:p>
    <w:p w14:paraId="36B27798" w14:textId="77777777" w:rsidR="00BA2D58" w:rsidRDefault="00BA2D58"/>
    <w:p w14:paraId="3E6AF6EA" w14:textId="77777777" w:rsidR="00BA2D58" w:rsidRDefault="00BA2D58"/>
    <w:p w14:paraId="1AF9095F" w14:textId="77777777" w:rsidR="00BA2D58" w:rsidRDefault="00BA2D58"/>
    <w:p w14:paraId="33B3DECF" w14:textId="77777777" w:rsidR="00BA2D58" w:rsidRDefault="00BA2D58"/>
    <w:p w14:paraId="718760BD" w14:textId="77777777" w:rsidR="00BA2D58" w:rsidRDefault="00BA2D58">
      <w:bookmarkStart w:id="7" w:name="_GoBack"/>
      <w:bookmarkEnd w:id="7"/>
    </w:p>
    <w:p w14:paraId="4E92F089" w14:textId="77777777" w:rsidR="00BA2D58" w:rsidRDefault="00BA2D58"/>
    <w:p w14:paraId="266FA866" w14:textId="77777777" w:rsidR="00BA2D58" w:rsidRDefault="00BA2D58"/>
    <w:p w14:paraId="13520575" w14:textId="77777777" w:rsidR="00BA2D58" w:rsidRDefault="00BA2D58"/>
    <w:p w14:paraId="665D06F9" w14:textId="77777777" w:rsidR="00BA2D58" w:rsidRDefault="00BA2D58"/>
    <w:p w14:paraId="410146A6" w14:textId="77777777" w:rsidR="00B12C68" w:rsidRDefault="00B12C68" w:rsidP="00FE49CB">
      <w:pPr>
        <w:sectPr w:rsidR="00B12C68" w:rsidSect="0034273B">
          <w:footerReference w:type="default" r:id="rId13"/>
          <w:pgSz w:w="11906" w:h="16838"/>
          <w:pgMar w:top="1440" w:right="1440" w:bottom="1440" w:left="1440" w:header="708" w:footer="708" w:gutter="0"/>
          <w:cols w:space="708"/>
          <w:docGrid w:linePitch="360"/>
        </w:sectPr>
      </w:pPr>
    </w:p>
    <w:p w14:paraId="0D8348FE" w14:textId="085FC4E5" w:rsidR="004D543E" w:rsidRDefault="006610FC" w:rsidP="00FE49CB">
      <w:r>
        <w:lastRenderedPageBreak/>
        <w:t>Table</w:t>
      </w:r>
      <w:r w:rsidR="00104C76">
        <w:t xml:space="preserve"> </w:t>
      </w:r>
      <w:r w:rsidR="00BA2D58">
        <w:t>2</w:t>
      </w:r>
      <w:r w:rsidR="00104C76">
        <w:t xml:space="preserve"> Characteristics of included studies</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68"/>
        <w:gridCol w:w="1459"/>
        <w:gridCol w:w="1559"/>
        <w:gridCol w:w="2025"/>
        <w:gridCol w:w="2653"/>
        <w:gridCol w:w="1112"/>
        <w:gridCol w:w="3632"/>
        <w:gridCol w:w="850"/>
      </w:tblGrid>
      <w:tr w:rsidR="00BA250D" w14:paraId="0821CC3F" w14:textId="65073898" w:rsidTr="009D3386">
        <w:tc>
          <w:tcPr>
            <w:tcW w:w="668" w:type="dxa"/>
          </w:tcPr>
          <w:p w14:paraId="484297AA" w14:textId="77777777" w:rsidR="00BA250D" w:rsidRPr="0091783E" w:rsidRDefault="00BA250D" w:rsidP="004E1328">
            <w:pPr>
              <w:jc w:val="center"/>
              <w:rPr>
                <w:b/>
                <w:bCs/>
              </w:rPr>
            </w:pPr>
          </w:p>
        </w:tc>
        <w:tc>
          <w:tcPr>
            <w:tcW w:w="1459" w:type="dxa"/>
          </w:tcPr>
          <w:p w14:paraId="0093F053" w14:textId="6A332C97" w:rsidR="00BA250D" w:rsidRPr="0091783E" w:rsidRDefault="00BA250D" w:rsidP="004E1328">
            <w:pPr>
              <w:jc w:val="center"/>
              <w:rPr>
                <w:b/>
                <w:bCs/>
              </w:rPr>
            </w:pPr>
            <w:r w:rsidRPr="0091783E">
              <w:rPr>
                <w:b/>
                <w:bCs/>
              </w:rPr>
              <w:t>Study</w:t>
            </w:r>
          </w:p>
          <w:p w14:paraId="46774E88" w14:textId="77777777" w:rsidR="00BA250D" w:rsidRPr="0091783E" w:rsidRDefault="00BA250D" w:rsidP="004E1328">
            <w:pPr>
              <w:jc w:val="center"/>
              <w:rPr>
                <w:b/>
                <w:bCs/>
              </w:rPr>
            </w:pPr>
            <w:r w:rsidRPr="0091783E">
              <w:rPr>
                <w:b/>
                <w:bCs/>
              </w:rPr>
              <w:t>Country</w:t>
            </w:r>
          </w:p>
        </w:tc>
        <w:tc>
          <w:tcPr>
            <w:tcW w:w="1559" w:type="dxa"/>
          </w:tcPr>
          <w:p w14:paraId="6A0CA1F4" w14:textId="77777777" w:rsidR="00BA250D" w:rsidRPr="0091783E" w:rsidRDefault="00BA250D" w:rsidP="004E1328">
            <w:pPr>
              <w:jc w:val="center"/>
              <w:rPr>
                <w:b/>
                <w:bCs/>
              </w:rPr>
            </w:pPr>
            <w:r w:rsidRPr="0091783E">
              <w:rPr>
                <w:b/>
                <w:bCs/>
              </w:rPr>
              <w:t>Study Design</w:t>
            </w:r>
          </w:p>
        </w:tc>
        <w:tc>
          <w:tcPr>
            <w:tcW w:w="2025" w:type="dxa"/>
          </w:tcPr>
          <w:p w14:paraId="01ADFE30" w14:textId="77777777" w:rsidR="00BA250D" w:rsidRPr="0091783E" w:rsidRDefault="00BA250D" w:rsidP="004E1328">
            <w:pPr>
              <w:jc w:val="center"/>
              <w:rPr>
                <w:b/>
                <w:bCs/>
              </w:rPr>
            </w:pPr>
            <w:r w:rsidRPr="0091783E">
              <w:rPr>
                <w:b/>
                <w:bCs/>
              </w:rPr>
              <w:t>Sample</w:t>
            </w:r>
          </w:p>
        </w:tc>
        <w:tc>
          <w:tcPr>
            <w:tcW w:w="2653" w:type="dxa"/>
          </w:tcPr>
          <w:p w14:paraId="0AFD242C" w14:textId="77777777" w:rsidR="00BA250D" w:rsidRPr="0091783E" w:rsidRDefault="00BA250D" w:rsidP="004E1328">
            <w:pPr>
              <w:jc w:val="center"/>
              <w:rPr>
                <w:b/>
                <w:bCs/>
              </w:rPr>
            </w:pPr>
            <w:r w:rsidRPr="0091783E">
              <w:rPr>
                <w:b/>
                <w:bCs/>
              </w:rPr>
              <w:t>Intervention</w:t>
            </w:r>
          </w:p>
        </w:tc>
        <w:tc>
          <w:tcPr>
            <w:tcW w:w="1112" w:type="dxa"/>
          </w:tcPr>
          <w:p w14:paraId="2C617053" w14:textId="77777777" w:rsidR="00BA250D" w:rsidRPr="0091783E" w:rsidRDefault="00BA250D" w:rsidP="00104C76">
            <w:pPr>
              <w:jc w:val="center"/>
              <w:rPr>
                <w:b/>
                <w:bCs/>
              </w:rPr>
            </w:pPr>
            <w:r w:rsidRPr="0091783E">
              <w:rPr>
                <w:b/>
                <w:bCs/>
              </w:rPr>
              <w:t>Follow-up</w:t>
            </w:r>
          </w:p>
        </w:tc>
        <w:tc>
          <w:tcPr>
            <w:tcW w:w="3632" w:type="dxa"/>
          </w:tcPr>
          <w:p w14:paraId="311EDD70" w14:textId="77777777" w:rsidR="00BA250D" w:rsidRPr="0091783E" w:rsidRDefault="00BA250D" w:rsidP="004E1328">
            <w:pPr>
              <w:jc w:val="center"/>
              <w:rPr>
                <w:b/>
                <w:bCs/>
              </w:rPr>
            </w:pPr>
            <w:r w:rsidRPr="0091783E">
              <w:rPr>
                <w:b/>
                <w:bCs/>
              </w:rPr>
              <w:t>Main findings</w:t>
            </w:r>
          </w:p>
        </w:tc>
        <w:tc>
          <w:tcPr>
            <w:tcW w:w="850" w:type="dxa"/>
          </w:tcPr>
          <w:p w14:paraId="61131D06" w14:textId="5A41FA9B" w:rsidR="00BA250D" w:rsidRPr="0091783E" w:rsidRDefault="00BA250D" w:rsidP="004E1328">
            <w:pPr>
              <w:jc w:val="center"/>
              <w:rPr>
                <w:b/>
                <w:bCs/>
              </w:rPr>
            </w:pPr>
            <w:r>
              <w:rPr>
                <w:b/>
                <w:bCs/>
              </w:rPr>
              <w:t>Study quality</w:t>
            </w:r>
          </w:p>
        </w:tc>
      </w:tr>
      <w:tr w:rsidR="00C36A8A" w14:paraId="28380CEB" w14:textId="573E8EB9" w:rsidTr="009D3386">
        <w:tc>
          <w:tcPr>
            <w:tcW w:w="668" w:type="dxa"/>
            <w:vMerge w:val="restart"/>
            <w:tcBorders>
              <w:top w:val="nil"/>
              <w:right w:val="nil"/>
            </w:tcBorders>
          </w:tcPr>
          <w:p w14:paraId="35792886" w14:textId="540E0A48" w:rsidR="00BA250D" w:rsidRDefault="00BA250D" w:rsidP="000C1D3E">
            <w:r>
              <w:rPr>
                <w:noProof/>
              </w:rPr>
              <mc:AlternateContent>
                <mc:Choice Requires="wps">
                  <w:drawing>
                    <wp:anchor distT="45720" distB="45720" distL="114300" distR="114300" simplePos="0" relativeHeight="251659264" behindDoc="0" locked="0" layoutInCell="1" allowOverlap="1" wp14:anchorId="39AD3D3B" wp14:editId="5EB35F9A">
                      <wp:simplePos x="0" y="0"/>
                      <wp:positionH relativeFrom="column">
                        <wp:posOffset>-1529080</wp:posOffset>
                      </wp:positionH>
                      <wp:positionV relativeFrom="paragraph">
                        <wp:posOffset>1661795</wp:posOffset>
                      </wp:positionV>
                      <wp:extent cx="3326765" cy="266700"/>
                      <wp:effectExtent l="6033" t="0" r="13017" b="13018"/>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326765" cy="266700"/>
                              </a:xfrm>
                              <a:prstGeom prst="rect">
                                <a:avLst/>
                              </a:prstGeom>
                              <a:solidFill>
                                <a:srgbClr val="FFFFFF"/>
                              </a:solidFill>
                              <a:ln w="9525">
                                <a:solidFill>
                                  <a:srgbClr val="000000"/>
                                </a:solidFill>
                                <a:miter lim="800000"/>
                                <a:headEnd/>
                                <a:tailEnd/>
                              </a:ln>
                            </wps:spPr>
                            <wps:txbx>
                              <w:txbxContent>
                                <w:p w14:paraId="5C1F25B4" w14:textId="122B9079" w:rsidR="00BA250D" w:rsidRDefault="00BA250D" w:rsidP="00BA250D">
                                  <w:pPr>
                                    <w:jc w:val="center"/>
                                  </w:pPr>
                                  <w:r>
                                    <w:t>Five articles publishing data from the same stud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9AD3D3B" id="_x0000_t202" coordsize="21600,21600" o:spt="202" path="m,l,21600r21600,l21600,xe">
                      <v:stroke joinstyle="miter"/>
                      <v:path gradientshapeok="t" o:connecttype="rect"/>
                    </v:shapetype>
                    <v:shape id="Text Box 2" o:spid="_x0000_s1026" type="#_x0000_t202" style="position:absolute;margin-left:-120.4pt;margin-top:130.85pt;width:261.95pt;height:21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">
                      <v:textbox>
                        <w:txbxContent>
                          <w:p w14:paraId="5C1F25B4" w14:textId="122B9079" w:rsidR="00BA250D" w:rsidRDefault="00BA250D" w:rsidP="00BA250D">
                            <w:pPr>
                              <w:jc w:val="center"/>
                            </w:pPr>
                            <w:r>
                              <w:t>Five articles publishing data from the same study</w:t>
                            </w:r>
                          </w:p>
                        </w:txbxContent>
                      </v:textbox>
                      <w10:wrap type="square"/>
                    </v:shape>
                  </w:pict>
                </mc:Fallback>
              </mc:AlternateContent>
            </w:r>
          </w:p>
        </w:tc>
        <w:tc>
          <w:tcPr>
            <w:tcW w:w="1459" w:type="dxa"/>
            <w:tcBorders>
              <w:top w:val="nil"/>
              <w:bottom w:val="nil"/>
              <w:right w:val="nil"/>
            </w:tcBorders>
          </w:tcPr>
          <w:p w14:paraId="278E1A47" w14:textId="3DC1236F" w:rsidR="00BA250D" w:rsidRDefault="00BA250D" w:rsidP="000C1D3E">
            <w:r>
              <w:t>Haider</w:t>
            </w:r>
          </w:p>
          <w:p w14:paraId="1192E8AB" w14:textId="285743DB" w:rsidR="00BA250D" w:rsidRDefault="00BA250D" w:rsidP="000C1D3E">
            <w:r>
              <w:t xml:space="preserve">2017, Austria </w:t>
            </w:r>
            <w:r>
              <w:fldChar w:fldCharType="begin">
                <w:fldData xml:space="preserve">PEVuZE5vdGU+PENpdGU+PEF1dGhvcj5IYWlkZXI8L0F1dGhvcj48WWVhcj4yMDE3PC9ZZWFyPjxS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</w:fldData>
              </w:fldChar>
            </w:r>
            <w:r>
              <w:instrText xml:space="preserve"> ADDIN EN.CITE </w:instrText>
            </w:r>
            <w:r>
              <w:fldChar w:fldCharType="begin">
                <w:fldData xml:space="preserve">PEVuZE5vdGU+PENpdGU+PEF1dGhvcj5IYWlkZXI8L0F1dGhvcj48WWVhcj4yMDE3PC9ZZWFyPjxS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</w:fldData>
              </w:fldChar>
            </w:r>
            <w:r>
              <w:instrText xml:space="preserve"> ADDIN EN.CITE.DATA </w:instrText>
            </w:r>
            <w:r>
              <w:fldChar w:fldCharType="end"/>
            </w:r>
            <w:r>
              <w:fldChar w:fldCharType="separate"/>
            </w:r>
            <w:r>
              <w:rPr>
                <w:noProof/>
              </w:rPr>
              <w:t>(19)</w:t>
            </w:r>
            <w:r>
              <w:fldChar w:fldCharType="end"/>
            </w:r>
          </w:p>
        </w:tc>
        <w:tc>
          <w:tcPr>
            <w:tcW w:w="1559" w:type="dxa"/>
            <w:tcBorders>
              <w:top w:val="nil"/>
              <w:left w:val="nil"/>
              <w:bottom w:val="nil"/>
              <w:right w:val="nil"/>
            </w:tcBorders>
          </w:tcPr>
          <w:p w14:paraId="4BF4978D" w14:textId="77777777" w:rsidR="00BA250D" w:rsidRDefault="00BA250D" w:rsidP="000C1D3E">
            <w:r>
              <w:t>RCT</w:t>
            </w:r>
          </w:p>
        </w:tc>
        <w:tc>
          <w:tcPr>
            <w:tcW w:w="2025" w:type="dxa"/>
            <w:tcBorders>
              <w:top w:val="nil"/>
              <w:left w:val="nil"/>
              <w:bottom w:val="nil"/>
              <w:right w:val="nil"/>
            </w:tcBorders>
          </w:tcPr>
          <w:p w14:paraId="0166D53E" w14:textId="77777777" w:rsidR="00BA250D" w:rsidRDefault="00BA250D" w:rsidP="000C1D3E">
            <w:r>
              <w:t>N=80, mean age 82 years community-dwelling older adults</w:t>
            </w:r>
          </w:p>
        </w:tc>
        <w:tc>
          <w:tcPr>
            <w:tcW w:w="2653" w:type="dxa"/>
            <w:tcBorders>
              <w:top w:val="nil"/>
              <w:left w:val="nil"/>
              <w:bottom w:val="nil"/>
              <w:right w:val="nil"/>
            </w:tcBorders>
          </w:tcPr>
          <w:p w14:paraId="4E6EF96F" w14:textId="77777777" w:rsidR="00BA250D" w:rsidRDefault="00BA250D" w:rsidP="000C1D3E">
            <w:r>
              <w:t>Twice weekly mobility and strength exercises, plus nutritional intervention</w:t>
            </w:r>
          </w:p>
          <w:p w14:paraId="610F56E8" w14:textId="00DA36A5" w:rsidR="009D3386" w:rsidRDefault="009D3386" w:rsidP="000C1D3E"/>
        </w:tc>
        <w:tc>
          <w:tcPr>
            <w:tcW w:w="1112" w:type="dxa"/>
            <w:tcBorders>
              <w:top w:val="nil"/>
              <w:left w:val="nil"/>
              <w:bottom w:val="nil"/>
              <w:right w:val="nil"/>
            </w:tcBorders>
          </w:tcPr>
          <w:p w14:paraId="2485E2A4" w14:textId="77777777" w:rsidR="00BA250D" w:rsidRDefault="00BA250D" w:rsidP="000C1D3E">
            <w:r>
              <w:t>12 weeks</w:t>
            </w:r>
          </w:p>
        </w:tc>
        <w:tc>
          <w:tcPr>
            <w:tcW w:w="3632" w:type="dxa"/>
            <w:tcBorders>
              <w:top w:val="nil"/>
              <w:left w:val="nil"/>
              <w:bottom w:val="nil"/>
              <w:right w:val="nil"/>
            </w:tcBorders>
          </w:tcPr>
          <w:p w14:paraId="3F548326" w14:textId="77777777" w:rsidR="00BA250D" w:rsidRPr="0019569B" w:rsidRDefault="00BA250D" w:rsidP="000C1D3E">
            <w:r>
              <w:t>OR of 2.7 (95% CI 1.0 – 7.2) in improvement of handgrip by 2kg among frail participants, compared to robust or prefrail participants</w:t>
            </w:r>
          </w:p>
        </w:tc>
        <w:tc>
          <w:tcPr>
            <w:tcW w:w="850" w:type="dxa"/>
            <w:tcBorders>
              <w:top w:val="nil"/>
              <w:left w:val="nil"/>
              <w:bottom w:val="nil"/>
            </w:tcBorders>
          </w:tcPr>
          <w:p w14:paraId="15F6381C" w14:textId="29C08E10" w:rsidR="00BA250D" w:rsidRDefault="00BA250D" w:rsidP="000C1D3E">
            <w:pPr>
              <w:jc w:val="center"/>
            </w:pPr>
            <w:r>
              <w:t>9/13</w:t>
            </w:r>
          </w:p>
        </w:tc>
      </w:tr>
      <w:tr w:rsidR="00C36A8A" w14:paraId="61A29775" w14:textId="21D3490A" w:rsidTr="009D3386">
        <w:tc>
          <w:tcPr>
            <w:tcW w:w="668" w:type="dxa"/>
            <w:vMerge/>
            <w:tcBorders>
              <w:right w:val="nil"/>
            </w:tcBorders>
          </w:tcPr>
          <w:p w14:paraId="200AFE61" w14:textId="77777777" w:rsidR="00BA250D" w:rsidRDefault="00BA250D" w:rsidP="000C1D3E"/>
        </w:tc>
        <w:tc>
          <w:tcPr>
            <w:tcW w:w="1459" w:type="dxa"/>
            <w:tcBorders>
              <w:top w:val="nil"/>
              <w:bottom w:val="nil"/>
              <w:right w:val="nil"/>
            </w:tcBorders>
          </w:tcPr>
          <w:p w14:paraId="09544B1F" w14:textId="0414764C" w:rsidR="00BA250D" w:rsidRDefault="00BA250D" w:rsidP="000C1D3E">
            <w:r>
              <w:t xml:space="preserve">Kapan 2017, Austria </w:t>
            </w:r>
            <w:r>
              <w:fldChar w:fldCharType="begin">
                <w:fldData xml:space="preserve">PEVuZE5vdGU+PENpdGU+PEF1dGhvcj5LYXBhbjwvQXV0aG9yPjxZZWFyPjIwMTc8L1llYXI+PFJl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</w:fldData>
              </w:fldChar>
            </w:r>
            <w:r>
              <w:instrText xml:space="preserve"> ADDIN EN.CITE </w:instrText>
            </w:r>
            <w:r>
              <w:fldChar w:fldCharType="begin">
                <w:fldData xml:space="preserve">PEVuZE5vdGU+PENpdGU+PEF1dGhvcj5LYXBhbjwvQXV0aG9yPjxZZWFyPjIwMTc8L1llYXI+PFJl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</w:fldData>
              </w:fldChar>
            </w:r>
            <w:r>
              <w:instrText xml:space="preserve"> ADDIN EN.CITE.DATA </w:instrText>
            </w:r>
            <w:r>
              <w:fldChar w:fldCharType="end"/>
            </w:r>
            <w:r>
              <w:fldChar w:fldCharType="separate"/>
            </w:r>
            <w:r>
              <w:rPr>
                <w:noProof/>
              </w:rPr>
              <w:t>(20)</w:t>
            </w:r>
            <w:r>
              <w:fldChar w:fldCharType="end"/>
            </w:r>
          </w:p>
        </w:tc>
        <w:tc>
          <w:tcPr>
            <w:tcW w:w="1559" w:type="dxa"/>
            <w:tcBorders>
              <w:top w:val="nil"/>
              <w:left w:val="nil"/>
              <w:bottom w:val="nil"/>
              <w:right w:val="nil"/>
            </w:tcBorders>
          </w:tcPr>
          <w:p w14:paraId="01D29D23" w14:textId="77777777" w:rsidR="00BA250D" w:rsidRDefault="00BA250D" w:rsidP="000C1D3E">
            <w:r>
              <w:t>RCT</w:t>
            </w:r>
          </w:p>
        </w:tc>
        <w:tc>
          <w:tcPr>
            <w:tcW w:w="2025" w:type="dxa"/>
            <w:tcBorders>
              <w:top w:val="nil"/>
              <w:left w:val="nil"/>
              <w:bottom w:val="nil"/>
              <w:right w:val="nil"/>
            </w:tcBorders>
          </w:tcPr>
          <w:p w14:paraId="07E2F606" w14:textId="77777777" w:rsidR="00BA250D" w:rsidRDefault="00BA250D" w:rsidP="000C1D3E">
            <w:r>
              <w:t>N=80, mean age 82 years community-dwelling older adults</w:t>
            </w:r>
          </w:p>
        </w:tc>
        <w:tc>
          <w:tcPr>
            <w:tcW w:w="2653" w:type="dxa"/>
            <w:tcBorders>
              <w:top w:val="nil"/>
              <w:left w:val="nil"/>
              <w:bottom w:val="nil"/>
              <w:right w:val="nil"/>
            </w:tcBorders>
          </w:tcPr>
          <w:p w14:paraId="20444898" w14:textId="77777777" w:rsidR="00BA250D" w:rsidRDefault="00BA250D" w:rsidP="000C1D3E">
            <w:r>
              <w:t>Twice weekly mobility and strength exercises, plus nutritional intervention</w:t>
            </w:r>
          </w:p>
          <w:p w14:paraId="29050166" w14:textId="1263F896" w:rsidR="009D3386" w:rsidRDefault="009D3386" w:rsidP="000C1D3E"/>
        </w:tc>
        <w:tc>
          <w:tcPr>
            <w:tcW w:w="1112" w:type="dxa"/>
            <w:tcBorders>
              <w:top w:val="nil"/>
              <w:left w:val="nil"/>
              <w:bottom w:val="nil"/>
              <w:right w:val="nil"/>
            </w:tcBorders>
          </w:tcPr>
          <w:p w14:paraId="40137FE2" w14:textId="77777777" w:rsidR="00BA250D" w:rsidRDefault="00BA250D" w:rsidP="000C1D3E">
            <w:r>
              <w:t>12 weeks</w:t>
            </w:r>
          </w:p>
        </w:tc>
        <w:tc>
          <w:tcPr>
            <w:tcW w:w="3632" w:type="dxa"/>
            <w:tcBorders>
              <w:top w:val="nil"/>
              <w:left w:val="nil"/>
              <w:bottom w:val="nil"/>
              <w:right w:val="nil"/>
            </w:tcBorders>
          </w:tcPr>
          <w:p w14:paraId="471DE9E4" w14:textId="77777777" w:rsidR="00BA250D" w:rsidRDefault="00BA250D" w:rsidP="000C1D3E">
            <w:r>
              <w:t>Reduction in fear of falling (FES-I score) from 44.1 to 29.9 vs control 41.4 to 41.5 (P = 0.016)</w:t>
            </w:r>
          </w:p>
        </w:tc>
        <w:tc>
          <w:tcPr>
            <w:tcW w:w="850" w:type="dxa"/>
            <w:tcBorders>
              <w:top w:val="nil"/>
              <w:left w:val="nil"/>
              <w:bottom w:val="nil"/>
            </w:tcBorders>
          </w:tcPr>
          <w:p w14:paraId="41A5C752" w14:textId="37B1855F" w:rsidR="00BA250D" w:rsidRDefault="00BA250D" w:rsidP="000C1D3E">
            <w:pPr>
              <w:jc w:val="center"/>
            </w:pPr>
            <w:r>
              <w:t>9/13</w:t>
            </w:r>
          </w:p>
        </w:tc>
      </w:tr>
      <w:tr w:rsidR="00C36A8A" w:rsidRPr="0019569B" w14:paraId="0742B91F" w14:textId="0FDC6198" w:rsidTr="009D3386">
        <w:tc>
          <w:tcPr>
            <w:tcW w:w="668" w:type="dxa"/>
            <w:vMerge/>
            <w:tcBorders>
              <w:right w:val="nil"/>
            </w:tcBorders>
          </w:tcPr>
          <w:p w14:paraId="48E58397" w14:textId="77777777" w:rsidR="00BA250D" w:rsidRDefault="00BA250D" w:rsidP="000C1D3E"/>
        </w:tc>
        <w:tc>
          <w:tcPr>
            <w:tcW w:w="1459" w:type="dxa"/>
            <w:tcBorders>
              <w:top w:val="nil"/>
              <w:bottom w:val="nil"/>
              <w:right w:val="nil"/>
            </w:tcBorders>
          </w:tcPr>
          <w:p w14:paraId="35995638" w14:textId="60CD8EA0" w:rsidR="00BA250D" w:rsidRDefault="00BA250D" w:rsidP="000C1D3E">
            <w:r>
              <w:t xml:space="preserve">Kapan 2017, Austria </w:t>
            </w:r>
            <w:r>
              <w:fldChar w:fldCharType="begin"/>
            </w:r>
            <w:r>
              <w:instrText xml:space="preserve"> ADDIN EN.CITE &lt;EndNote&gt;&lt;Cite&gt;&lt;Author&gt;Kapan&lt;/Author&gt;&lt;Year&gt;2017&lt;/Year&gt;&lt;RecNum&gt;1010&lt;/RecNum&gt;&lt;DisplayText&gt;(21)&lt;/DisplayText&gt;&lt;record&gt;&lt;rec-number&gt;1010&lt;/rec-number&gt;&lt;foreign-keys&gt;&lt;key app="EN" db-id="exa2rxea7ezff1ear5y5wxedv5arversed2s" timestamp="1554476565"&gt;1010&lt;/key&gt;&lt;/foreign-keys&gt;&lt;ref-type name="Journal Article"&gt;17&lt;/ref-type&gt;&lt;contributors&gt;&lt;authors&gt;&lt;author&gt;Kapan, A.&lt;/author&gt;&lt;author&gt;Winzer, E.&lt;/author&gt;&lt;author&gt;Haider, S.&lt;/author&gt;&lt;author&gt;Titze, S.&lt;/author&gt;&lt;author&gt;Schindler, K.&lt;/author&gt;&lt;author&gt;Lackinger, C.&lt;/author&gt;&lt;author&gt;Dorner, T. E.&lt;/author&gt;&lt;/authors&gt;&lt;/contributors&gt;&lt;titles&gt;&lt;title&gt;Impact of a lay-led home-based intervention programme on quality of life in community-dwelling pre-frail and frail older adults: a randomized controlled trial&lt;/title&gt;&lt;secondary-title&gt;BMC Geriatrics&lt;/secondary-title&gt;&lt;/titles&gt;&lt;periodical&gt;&lt;full-title&gt;BMC Geriatrics&lt;/full-title&gt;&lt;/periodical&gt;&lt;pages&gt;154&lt;/pages&gt;&lt;volume&gt;17&lt;/volume&gt;&lt;number&gt;1&lt;/number&gt;&lt;dates&gt;&lt;year&gt;2017&lt;/year&gt;&lt;pub-dates&gt;&lt;date&gt;July 19&lt;/date&gt;&lt;/pub-dates&gt;&lt;/dates&gt;&lt;isbn&gt;1471-2318&lt;/isbn&gt;&lt;label&gt;Kapan2017&lt;/label&gt;&lt;work-type&gt;journal article&lt;/work-type&gt;&lt;urls&gt;&lt;related-urls&gt;&lt;url&gt;https://doi.org/10.1186/s12877-017-0548-7&lt;/url&gt;&lt;url&gt;https://www.ncbi.nlm.nih.gov/pmc/articles/PMC5517808/pdf/12877_2017_Article_548.pdf&lt;/url&gt;&lt;/related-urls&gt;&lt;/urls&gt;&lt;electronic-resource-num&gt;10.1186/s12877-017-0548-7&lt;/electronic-resource-num&gt;&lt;/record&gt;&lt;/Cite&gt;&lt;/EndNote&gt;</w:instrText>
            </w:r>
            <w:r>
              <w:fldChar w:fldCharType="separate"/>
            </w:r>
            <w:r>
              <w:rPr>
                <w:noProof/>
              </w:rPr>
              <w:t>(21)</w:t>
            </w:r>
            <w:r>
              <w:fldChar w:fldCharType="end"/>
            </w:r>
          </w:p>
        </w:tc>
        <w:tc>
          <w:tcPr>
            <w:tcW w:w="1559" w:type="dxa"/>
            <w:tcBorders>
              <w:top w:val="nil"/>
              <w:left w:val="nil"/>
              <w:bottom w:val="nil"/>
              <w:right w:val="nil"/>
            </w:tcBorders>
          </w:tcPr>
          <w:p w14:paraId="568D7FB4" w14:textId="77777777" w:rsidR="00BA250D" w:rsidRDefault="00BA250D" w:rsidP="000C1D3E">
            <w:r>
              <w:t>RCT</w:t>
            </w:r>
          </w:p>
        </w:tc>
        <w:tc>
          <w:tcPr>
            <w:tcW w:w="2025" w:type="dxa"/>
            <w:tcBorders>
              <w:top w:val="nil"/>
              <w:left w:val="nil"/>
              <w:bottom w:val="nil"/>
              <w:right w:val="nil"/>
            </w:tcBorders>
          </w:tcPr>
          <w:p w14:paraId="0D6902AC" w14:textId="77777777" w:rsidR="00BA250D" w:rsidRDefault="00BA250D" w:rsidP="000C1D3E">
            <w:r>
              <w:t>N=80, mean age 82 years community-dwelling older adults</w:t>
            </w:r>
          </w:p>
        </w:tc>
        <w:tc>
          <w:tcPr>
            <w:tcW w:w="2653" w:type="dxa"/>
            <w:tcBorders>
              <w:top w:val="nil"/>
              <w:left w:val="nil"/>
              <w:bottom w:val="nil"/>
              <w:right w:val="nil"/>
            </w:tcBorders>
          </w:tcPr>
          <w:p w14:paraId="32C00EC4" w14:textId="77777777" w:rsidR="00BA250D" w:rsidRDefault="00BA250D" w:rsidP="000C1D3E">
            <w:r>
              <w:t>Twice weekly mobility and strength exercises, plus nutritional intervention</w:t>
            </w:r>
          </w:p>
          <w:p w14:paraId="109831A4" w14:textId="76A1A83C" w:rsidR="009D3386" w:rsidRDefault="009D3386" w:rsidP="000C1D3E"/>
        </w:tc>
        <w:tc>
          <w:tcPr>
            <w:tcW w:w="1112" w:type="dxa"/>
            <w:tcBorders>
              <w:top w:val="nil"/>
              <w:left w:val="nil"/>
              <w:bottom w:val="nil"/>
              <w:right w:val="nil"/>
            </w:tcBorders>
          </w:tcPr>
          <w:p w14:paraId="39B51A0D" w14:textId="77777777" w:rsidR="00BA250D" w:rsidRDefault="00BA250D" w:rsidP="000C1D3E">
            <w:r>
              <w:t>12 weeks</w:t>
            </w:r>
          </w:p>
        </w:tc>
        <w:tc>
          <w:tcPr>
            <w:tcW w:w="3632" w:type="dxa"/>
            <w:tcBorders>
              <w:top w:val="nil"/>
              <w:left w:val="nil"/>
              <w:bottom w:val="nil"/>
              <w:right w:val="nil"/>
            </w:tcBorders>
          </w:tcPr>
          <w:p w14:paraId="73B52469" w14:textId="77777777" w:rsidR="00BA250D" w:rsidRPr="0019569B" w:rsidRDefault="00BA250D" w:rsidP="000C1D3E">
            <w:r w:rsidRPr="0019569B">
              <w:t>No significant difference in QoL measured</w:t>
            </w:r>
            <w:r>
              <w:t xml:space="preserve"> by WHOQOL-BREF and WHOQOL-OLD</w:t>
            </w:r>
          </w:p>
        </w:tc>
        <w:tc>
          <w:tcPr>
            <w:tcW w:w="850" w:type="dxa"/>
            <w:tcBorders>
              <w:top w:val="nil"/>
              <w:left w:val="nil"/>
              <w:bottom w:val="nil"/>
            </w:tcBorders>
          </w:tcPr>
          <w:p w14:paraId="1498BEAA" w14:textId="5E7EAA5D" w:rsidR="00BA250D" w:rsidRPr="0019569B" w:rsidRDefault="00BA250D" w:rsidP="000C1D3E">
            <w:pPr>
              <w:jc w:val="center"/>
            </w:pPr>
            <w:r>
              <w:t>9/13</w:t>
            </w:r>
          </w:p>
        </w:tc>
      </w:tr>
      <w:tr w:rsidR="00C36A8A" w:rsidRPr="0019569B" w14:paraId="45EC4751" w14:textId="77777777" w:rsidTr="009D3386">
        <w:tc>
          <w:tcPr>
            <w:tcW w:w="668" w:type="dxa"/>
            <w:vMerge/>
            <w:tcBorders>
              <w:right w:val="nil"/>
            </w:tcBorders>
          </w:tcPr>
          <w:p w14:paraId="258A916B" w14:textId="77777777" w:rsidR="00BA250D" w:rsidRDefault="00BA250D" w:rsidP="000C1D3E"/>
        </w:tc>
        <w:tc>
          <w:tcPr>
            <w:tcW w:w="1459" w:type="dxa"/>
            <w:tcBorders>
              <w:top w:val="nil"/>
              <w:bottom w:val="nil"/>
              <w:right w:val="nil"/>
            </w:tcBorders>
          </w:tcPr>
          <w:p w14:paraId="072F1D11" w14:textId="27F60E2D" w:rsidR="00BA250D" w:rsidRDefault="00BA250D" w:rsidP="000C1D3E">
            <w:r>
              <w:t xml:space="preserve">Luger 2016, Austria </w:t>
            </w:r>
            <w:r>
              <w:fldChar w:fldCharType="begin"/>
            </w:r>
            <w:r>
              <w:instrText xml:space="preserve"> ADDIN EN.CITE &lt;EndNote&gt;&lt;Cite&gt;&lt;Author&gt;Luger&lt;/Author&gt;&lt;Year&gt;2016&lt;/Year&gt;&lt;RecNum&gt;1012&lt;/RecNum&gt;&lt;DisplayText&gt;(22)&lt;/DisplayText&gt;&lt;record&gt;&lt;rec-number&gt;1012&lt;/rec-number&gt;&lt;foreign-keys&gt;&lt;key app="EN" db-id="exa2rxea7ezff1ear5y5wxedv5arversed2s" timestamp="1554477102"&gt;1012&lt;/key&gt;&lt;/foreign-keys&gt;&lt;ref-type name="Journal Article"&gt;17&lt;/ref-type&gt;&lt;contributors&gt;&lt;authors&gt;&lt;author&gt;Luger, Eva&lt;/author&gt;&lt;author&gt;Dorner, Thomas Ernst&lt;/author&gt;&lt;author&gt;Haider, Sandra&lt;/author&gt;&lt;author&gt;Kapan, Ali&lt;/author&gt;&lt;author&gt;Lackinger, Christian&lt;/author&gt;&lt;author&gt;Schindler, Karin&lt;/author&gt;&lt;/authors&gt;&lt;/contributors&gt;&lt;titles&gt;&lt;title&gt;Effects of a Home-Based and Volunteer-Administered Physical Training, Nutritional, and Social Support Program on Malnutrition and Frailty in Older Persons: A Randomized Controlled Trial&lt;/title&gt;&lt;secondary-title&gt;Journal of the American Medical Directors Association&lt;/secondary-title&gt;&lt;/titles&gt;&lt;periodical&gt;&lt;full-title&gt;Journal of the American Medical Directors Association&lt;/full-title&gt;&lt;/periodical&gt;&lt;pages&gt;671.e9-671.e16&lt;/pages&gt;&lt;volume&gt;17&lt;/volume&gt;&lt;number&gt;7&lt;/number&gt;&lt;keywords&gt;&lt;keyword&gt;Older persons&lt;/keyword&gt;&lt;keyword&gt;frailty&lt;/keyword&gt;&lt;keyword&gt;malnutrition&lt;/keyword&gt;&lt;keyword&gt;exercise&lt;/keyword&gt;&lt;keyword&gt;nutrition&lt;/keyword&gt;&lt;keyword&gt;home visits&lt;/keyword&gt;&lt;/keywords&gt;&lt;dates&gt;&lt;year&gt;2016&lt;/year&gt;&lt;pub-dates&gt;&lt;date&gt;2016/07/01/&lt;/date&gt;&lt;/pub-dates&gt;&lt;/dates&gt;&lt;isbn&gt;1525-8610&lt;/isbn&gt;&lt;urls&gt;&lt;related-urls&gt;&lt;url&gt;http://www.sciencedirect.com/science/article/pii/S1525861016301128&lt;/url&gt;&lt;url&gt;https://www.sciencedirect.com/science/article/abs/pii/S1525861016301128?via%3Dihub&lt;/url&gt;&lt;/related-urls&gt;&lt;/urls&gt;&lt;electronic-resource-num&gt;https://doi.org/10.1016/j.jamda.2016.04.018&lt;/electronic-resource-num&gt;&lt;/record&gt;&lt;/Cite&gt;&lt;/EndNote&gt;</w:instrText>
            </w:r>
            <w:r>
              <w:fldChar w:fldCharType="separate"/>
            </w:r>
            <w:r>
              <w:rPr>
                <w:noProof/>
              </w:rPr>
              <w:t>(22)</w:t>
            </w:r>
            <w:r>
              <w:fldChar w:fldCharType="end"/>
            </w:r>
          </w:p>
        </w:tc>
        <w:tc>
          <w:tcPr>
            <w:tcW w:w="1559" w:type="dxa"/>
            <w:tcBorders>
              <w:top w:val="nil"/>
              <w:left w:val="nil"/>
              <w:bottom w:val="nil"/>
              <w:right w:val="nil"/>
            </w:tcBorders>
          </w:tcPr>
          <w:p w14:paraId="357ABF70" w14:textId="017AFB60" w:rsidR="00BA250D" w:rsidRDefault="00BA250D" w:rsidP="000C1D3E">
            <w:r>
              <w:t>RCT</w:t>
            </w:r>
          </w:p>
        </w:tc>
        <w:tc>
          <w:tcPr>
            <w:tcW w:w="2025" w:type="dxa"/>
            <w:tcBorders>
              <w:top w:val="nil"/>
              <w:left w:val="nil"/>
              <w:bottom w:val="nil"/>
              <w:right w:val="nil"/>
            </w:tcBorders>
          </w:tcPr>
          <w:p w14:paraId="410EF03F" w14:textId="660A3863" w:rsidR="00BA250D" w:rsidRDefault="00BA250D" w:rsidP="000C1D3E">
            <w:r>
              <w:t>N=80, mean age 82 years community-dwelling older adults</w:t>
            </w:r>
          </w:p>
        </w:tc>
        <w:tc>
          <w:tcPr>
            <w:tcW w:w="2653" w:type="dxa"/>
            <w:tcBorders>
              <w:top w:val="nil"/>
              <w:left w:val="nil"/>
              <w:bottom w:val="nil"/>
              <w:right w:val="nil"/>
            </w:tcBorders>
          </w:tcPr>
          <w:p w14:paraId="75238271" w14:textId="312215BE" w:rsidR="00BA250D" w:rsidRDefault="00BA250D" w:rsidP="000C1D3E">
            <w:r>
              <w:t>Twice weekly mobility and strength exercises, plus nutritional intervention</w:t>
            </w:r>
          </w:p>
        </w:tc>
        <w:tc>
          <w:tcPr>
            <w:tcW w:w="1112" w:type="dxa"/>
            <w:tcBorders>
              <w:top w:val="nil"/>
              <w:left w:val="nil"/>
              <w:bottom w:val="nil"/>
              <w:right w:val="nil"/>
            </w:tcBorders>
          </w:tcPr>
          <w:p w14:paraId="6E5015EB" w14:textId="03A8EEEC" w:rsidR="00BA250D" w:rsidRDefault="00BA250D" w:rsidP="000C1D3E">
            <w:r>
              <w:t>12 weeks</w:t>
            </w:r>
          </w:p>
        </w:tc>
        <w:tc>
          <w:tcPr>
            <w:tcW w:w="3632" w:type="dxa"/>
            <w:tcBorders>
              <w:top w:val="nil"/>
              <w:left w:val="nil"/>
              <w:bottom w:val="nil"/>
              <w:right w:val="nil"/>
            </w:tcBorders>
          </w:tcPr>
          <w:p w14:paraId="1165D5BB" w14:textId="02E27F7F" w:rsidR="00BA250D" w:rsidRPr="0019569B" w:rsidRDefault="00BA250D" w:rsidP="000C1D3E">
            <w:r w:rsidRPr="002932DF">
              <w:t xml:space="preserve">MNA-LF (mean change 1.54 (0.51-2.56) and SHARE-FI (mean change -0.71 (-1.07- -0.35) </w:t>
            </w:r>
            <w:r>
              <w:t>within subjects. No statistically significant changes between subjects.</w:t>
            </w:r>
          </w:p>
        </w:tc>
        <w:tc>
          <w:tcPr>
            <w:tcW w:w="850" w:type="dxa"/>
            <w:tcBorders>
              <w:top w:val="nil"/>
              <w:left w:val="nil"/>
              <w:bottom w:val="nil"/>
            </w:tcBorders>
          </w:tcPr>
          <w:p w14:paraId="0AC51611" w14:textId="4641E19C" w:rsidR="00BA250D" w:rsidRDefault="00BA250D" w:rsidP="000C1D3E">
            <w:pPr>
              <w:jc w:val="center"/>
            </w:pPr>
            <w:r>
              <w:t>9/13</w:t>
            </w:r>
          </w:p>
        </w:tc>
      </w:tr>
      <w:tr w:rsidR="00C36A8A" w:rsidRPr="0019569B" w14:paraId="4BE1E148" w14:textId="42D74D4F" w:rsidTr="009D3386">
        <w:tc>
          <w:tcPr>
            <w:tcW w:w="668" w:type="dxa"/>
            <w:vMerge/>
            <w:tcBorders>
              <w:right w:val="nil"/>
            </w:tcBorders>
          </w:tcPr>
          <w:p w14:paraId="2E81EA8C" w14:textId="77777777" w:rsidR="00BA250D" w:rsidRDefault="00BA250D" w:rsidP="000C1D3E"/>
        </w:tc>
        <w:tc>
          <w:tcPr>
            <w:tcW w:w="1459" w:type="dxa"/>
            <w:tcBorders>
              <w:top w:val="nil"/>
              <w:right w:val="nil"/>
            </w:tcBorders>
          </w:tcPr>
          <w:p w14:paraId="25C4A02C" w14:textId="4FF96AC5" w:rsidR="00BA250D" w:rsidRPr="0019569B" w:rsidRDefault="00BA250D" w:rsidP="000C1D3E">
            <w:proofErr w:type="spellStart"/>
            <w:r>
              <w:t>Winzer</w:t>
            </w:r>
            <w:proofErr w:type="spellEnd"/>
            <w:r>
              <w:t xml:space="preserve"> 2019, Austria </w:t>
            </w:r>
            <w:r>
              <w:fldChar w:fldCharType="begin">
                <w:fldData xml:space="preserve">PEVuZE5vdGU+PENpdGU+PEF1dGhvcj5XaW56ZXI8L0F1dGhvcj48WWVhcj4yMDE5PC9ZZWFyPjxS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</w:fldData>
              </w:fldChar>
            </w:r>
            <w:r>
              <w:instrText xml:space="preserve"> ADDIN EN.CITE </w:instrText>
            </w:r>
            <w:r>
              <w:fldChar w:fldCharType="begin">
                <w:fldData xml:space="preserve">PEVuZE5vdGU+PENpdGU+PEF1dGhvcj5XaW56ZXI8L0F1dGhvcj48WWVhcj4yMDE5PC9ZZWFyPjxS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</w:fldData>
              </w:fldChar>
            </w:r>
            <w:r>
              <w:instrText xml:space="preserve"> ADDIN EN.CITE.DATA </w:instrText>
            </w:r>
            <w:r>
              <w:fldChar w:fldCharType="end"/>
            </w:r>
            <w:r>
              <w:fldChar w:fldCharType="separate"/>
            </w:r>
            <w:r>
              <w:rPr>
                <w:noProof/>
              </w:rPr>
              <w:t>(23)</w:t>
            </w:r>
            <w:r>
              <w:fldChar w:fldCharType="end"/>
            </w:r>
          </w:p>
        </w:tc>
        <w:tc>
          <w:tcPr>
            <w:tcW w:w="1559" w:type="dxa"/>
            <w:tcBorders>
              <w:top w:val="nil"/>
              <w:left w:val="nil"/>
              <w:right w:val="nil"/>
            </w:tcBorders>
          </w:tcPr>
          <w:p w14:paraId="03417D86" w14:textId="77777777" w:rsidR="00BA250D" w:rsidRDefault="00BA250D" w:rsidP="000C1D3E">
            <w:r>
              <w:t>RCT</w:t>
            </w:r>
          </w:p>
        </w:tc>
        <w:tc>
          <w:tcPr>
            <w:tcW w:w="2025" w:type="dxa"/>
            <w:tcBorders>
              <w:top w:val="nil"/>
              <w:left w:val="nil"/>
              <w:right w:val="nil"/>
            </w:tcBorders>
          </w:tcPr>
          <w:p w14:paraId="02792060" w14:textId="77777777" w:rsidR="00BA250D" w:rsidRDefault="00BA250D" w:rsidP="000C1D3E">
            <w:r>
              <w:t>N=80, mean age 82 years community-dwelling older adults</w:t>
            </w:r>
          </w:p>
        </w:tc>
        <w:tc>
          <w:tcPr>
            <w:tcW w:w="2653" w:type="dxa"/>
            <w:tcBorders>
              <w:top w:val="nil"/>
              <w:left w:val="nil"/>
              <w:right w:val="nil"/>
            </w:tcBorders>
          </w:tcPr>
          <w:p w14:paraId="03B83C61" w14:textId="77777777" w:rsidR="00BA250D" w:rsidRDefault="00BA250D" w:rsidP="000C1D3E">
            <w:r>
              <w:t>Twice weekly mobility and strength exercises, plus nutritional intervention</w:t>
            </w:r>
          </w:p>
          <w:p w14:paraId="7BDBBA2C" w14:textId="5567A1D5" w:rsidR="009D3386" w:rsidRDefault="009D3386" w:rsidP="000C1D3E"/>
        </w:tc>
        <w:tc>
          <w:tcPr>
            <w:tcW w:w="1112" w:type="dxa"/>
            <w:tcBorders>
              <w:top w:val="nil"/>
              <w:left w:val="nil"/>
              <w:right w:val="nil"/>
            </w:tcBorders>
          </w:tcPr>
          <w:p w14:paraId="37821CC5" w14:textId="77777777" w:rsidR="00BA250D" w:rsidRDefault="00BA250D" w:rsidP="000C1D3E">
            <w:r>
              <w:t>12 weeks</w:t>
            </w:r>
          </w:p>
        </w:tc>
        <w:tc>
          <w:tcPr>
            <w:tcW w:w="3632" w:type="dxa"/>
            <w:tcBorders>
              <w:top w:val="nil"/>
              <w:left w:val="nil"/>
              <w:right w:val="nil"/>
            </w:tcBorders>
          </w:tcPr>
          <w:p w14:paraId="15968E68" w14:textId="77777777" w:rsidR="00BA250D" w:rsidRPr="0019569B" w:rsidRDefault="00BA250D" w:rsidP="000C1D3E">
            <w:r>
              <w:t>Improvement in overall activity levels 0.69 hr/day (95% CI 0.21-1.18)</w:t>
            </w:r>
          </w:p>
        </w:tc>
        <w:tc>
          <w:tcPr>
            <w:tcW w:w="850" w:type="dxa"/>
            <w:tcBorders>
              <w:top w:val="nil"/>
              <w:left w:val="nil"/>
            </w:tcBorders>
          </w:tcPr>
          <w:p w14:paraId="58BDA976" w14:textId="1480542F" w:rsidR="00BA250D" w:rsidRDefault="00BA250D" w:rsidP="000C1D3E">
            <w:pPr>
              <w:jc w:val="center"/>
            </w:pPr>
            <w:r>
              <w:t>7/13</w:t>
            </w:r>
          </w:p>
        </w:tc>
      </w:tr>
      <w:tr w:rsidR="00BA250D" w:rsidRPr="0019569B" w14:paraId="743A140C" w14:textId="77777777" w:rsidTr="009D3386">
        <w:tc>
          <w:tcPr>
            <w:tcW w:w="668" w:type="dxa"/>
            <w:tcBorders>
              <w:top w:val="nil"/>
              <w:right w:val="nil"/>
            </w:tcBorders>
          </w:tcPr>
          <w:p w14:paraId="7F5EC630" w14:textId="77777777" w:rsidR="00BA250D" w:rsidRDefault="00BA250D" w:rsidP="00DA1299"/>
        </w:tc>
        <w:tc>
          <w:tcPr>
            <w:tcW w:w="1459" w:type="dxa"/>
            <w:tcBorders>
              <w:top w:val="nil"/>
              <w:right w:val="nil"/>
            </w:tcBorders>
          </w:tcPr>
          <w:p w14:paraId="2F715173" w14:textId="490FD4AD" w:rsidR="00BA250D" w:rsidRDefault="00BA250D" w:rsidP="00DA1299">
            <w:r>
              <w:t xml:space="preserve">Chen 2016, Taiwan </w:t>
            </w:r>
            <w:r>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DaGVuPC9BdXRob3I+PFllYXI+MjAxNjwvWWVhcj48UmVj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Pr>
                <w:noProof/>
              </w:rPr>
              <w:t>(24)</w:t>
            </w:r>
            <w:r>
              <w:fldChar w:fldCharType="end"/>
            </w:r>
          </w:p>
        </w:tc>
        <w:tc>
          <w:tcPr>
            <w:tcW w:w="1559" w:type="dxa"/>
            <w:tcBorders>
              <w:top w:val="nil"/>
              <w:left w:val="nil"/>
              <w:right w:val="nil"/>
            </w:tcBorders>
          </w:tcPr>
          <w:p w14:paraId="294E87B7" w14:textId="2C8909DC" w:rsidR="00BA250D" w:rsidRDefault="00BA250D" w:rsidP="00DA1299">
            <w:r>
              <w:t>Cluster RCT</w:t>
            </w:r>
          </w:p>
        </w:tc>
        <w:tc>
          <w:tcPr>
            <w:tcW w:w="2025" w:type="dxa"/>
            <w:tcBorders>
              <w:top w:val="nil"/>
              <w:left w:val="nil"/>
              <w:right w:val="nil"/>
            </w:tcBorders>
          </w:tcPr>
          <w:p w14:paraId="44B93047" w14:textId="204BFC50" w:rsidR="00BA250D" w:rsidRDefault="00BA250D" w:rsidP="00DA1299">
            <w:r>
              <w:t xml:space="preserve">N = 127, mean age 79 years, care home residents </w:t>
            </w:r>
          </w:p>
        </w:tc>
        <w:tc>
          <w:tcPr>
            <w:tcW w:w="2653" w:type="dxa"/>
            <w:tcBorders>
              <w:top w:val="nil"/>
              <w:left w:val="nil"/>
              <w:right w:val="nil"/>
            </w:tcBorders>
          </w:tcPr>
          <w:p w14:paraId="0F7DE17F" w14:textId="76AFE817" w:rsidR="009D3386" w:rsidRDefault="00BA250D" w:rsidP="009D3386">
            <w:r>
              <w:t>Three times a week resistance exercises in care home</w:t>
            </w:r>
          </w:p>
        </w:tc>
        <w:tc>
          <w:tcPr>
            <w:tcW w:w="1112" w:type="dxa"/>
            <w:tcBorders>
              <w:top w:val="nil"/>
              <w:left w:val="nil"/>
              <w:right w:val="nil"/>
            </w:tcBorders>
          </w:tcPr>
          <w:p w14:paraId="6B408679" w14:textId="19C55F94" w:rsidR="00BA250D" w:rsidRDefault="00BA250D" w:rsidP="00DA1299">
            <w:r>
              <w:t>6 and 12 months</w:t>
            </w:r>
          </w:p>
        </w:tc>
        <w:tc>
          <w:tcPr>
            <w:tcW w:w="3632" w:type="dxa"/>
            <w:tcBorders>
              <w:top w:val="nil"/>
              <w:left w:val="nil"/>
              <w:right w:val="nil"/>
            </w:tcBorders>
          </w:tcPr>
          <w:p w14:paraId="2573B8C9" w14:textId="43F06DD5" w:rsidR="00BA250D" w:rsidRDefault="00BA250D" w:rsidP="00DA1299">
            <w:r>
              <w:t xml:space="preserve">Improvement in grip strength 3.1kg (95% CI 1.86-4.4) at 12 months </w:t>
            </w:r>
          </w:p>
        </w:tc>
        <w:tc>
          <w:tcPr>
            <w:tcW w:w="850" w:type="dxa"/>
            <w:tcBorders>
              <w:top w:val="nil"/>
              <w:left w:val="nil"/>
            </w:tcBorders>
          </w:tcPr>
          <w:p w14:paraId="6384AEFD" w14:textId="79B25FA3" w:rsidR="00BA250D" w:rsidRDefault="00BA250D" w:rsidP="00DA1299">
            <w:pPr>
              <w:jc w:val="center"/>
            </w:pPr>
            <w:r>
              <w:t>9/13</w:t>
            </w:r>
          </w:p>
        </w:tc>
      </w:tr>
      <w:tr w:rsidR="00BA250D" w:rsidRPr="0019569B" w14:paraId="3B5E40A8" w14:textId="77777777" w:rsidTr="009D3386">
        <w:tc>
          <w:tcPr>
            <w:tcW w:w="668" w:type="dxa"/>
            <w:tcBorders>
              <w:top w:val="nil"/>
              <w:right w:val="nil"/>
            </w:tcBorders>
          </w:tcPr>
          <w:p w14:paraId="23B4CFC6" w14:textId="77777777" w:rsidR="00BA250D" w:rsidRDefault="00BA250D" w:rsidP="00140D54"/>
        </w:tc>
        <w:tc>
          <w:tcPr>
            <w:tcW w:w="1459" w:type="dxa"/>
            <w:tcBorders>
              <w:top w:val="nil"/>
              <w:right w:val="nil"/>
            </w:tcBorders>
          </w:tcPr>
          <w:p w14:paraId="7D0C7147" w14:textId="71E61B5E" w:rsidR="00BA250D" w:rsidRDefault="00BA250D" w:rsidP="00140D54">
            <w:proofErr w:type="spellStart"/>
            <w:r>
              <w:t>Iliffe</w:t>
            </w:r>
            <w:proofErr w:type="spellEnd"/>
            <w:r>
              <w:t xml:space="preserve"> 2014, UK </w:t>
            </w:r>
            <w:r>
              <w:fldChar w:fldCharType="begin">
                <w:fldData xml:space="preserve">PEVuZE5vdGU+PENpdGU+PEF1dGhvcj5JbGlmZmU8L0F1dGhvcj48WWVhcj4yMDE0PC9ZZWFyPjxS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</w:fldData>
              </w:fldChar>
            </w:r>
            <w:r>
              <w:instrText xml:space="preserve"> ADDIN EN.CITE </w:instrText>
            </w:r>
            <w:r>
              <w:fldChar w:fldCharType="begin">
                <w:fldData xml:space="preserve">PEVuZE5vdGU+PENpdGU+PEF1dGhvcj5JbGlmZmU8L0F1dGhvcj48WWVhcj4yMDE0PC9ZZWFyPjxS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</w:fldData>
              </w:fldChar>
            </w:r>
            <w:r>
              <w:instrText xml:space="preserve"> ADDIN EN.CITE.DATA </w:instrText>
            </w:r>
            <w:r>
              <w:fldChar w:fldCharType="end"/>
            </w:r>
            <w:r>
              <w:fldChar w:fldCharType="separate"/>
            </w:r>
            <w:r>
              <w:rPr>
                <w:noProof/>
              </w:rPr>
              <w:t>(25)</w:t>
            </w:r>
            <w:r>
              <w:fldChar w:fldCharType="end"/>
            </w:r>
          </w:p>
        </w:tc>
        <w:tc>
          <w:tcPr>
            <w:tcW w:w="1559" w:type="dxa"/>
            <w:tcBorders>
              <w:top w:val="nil"/>
              <w:left w:val="nil"/>
              <w:right w:val="nil"/>
            </w:tcBorders>
          </w:tcPr>
          <w:p w14:paraId="6162AF58" w14:textId="78FB6114" w:rsidR="00BA250D" w:rsidRDefault="00BA250D" w:rsidP="00140D54">
            <w:r>
              <w:t>Cluster RCT</w:t>
            </w:r>
          </w:p>
        </w:tc>
        <w:tc>
          <w:tcPr>
            <w:tcW w:w="2025" w:type="dxa"/>
            <w:tcBorders>
              <w:top w:val="nil"/>
              <w:left w:val="nil"/>
              <w:right w:val="nil"/>
            </w:tcBorders>
          </w:tcPr>
          <w:p w14:paraId="21EDBB3B" w14:textId="5EC824A4" w:rsidR="00BA250D" w:rsidRDefault="00BA250D" w:rsidP="00140D54">
            <w:r>
              <w:t xml:space="preserve">N=1256, age </w:t>
            </w:r>
            <w:r w:rsidRPr="002932DF">
              <w:rPr>
                <w:rFonts w:hint="eastAsia"/>
              </w:rPr>
              <w:t xml:space="preserve"> </w:t>
            </w:r>
            <w:r w:rsidRPr="002932DF">
              <w:rPr>
                <w:rFonts w:hint="eastAsia"/>
              </w:rPr>
              <w:t>≥</w:t>
            </w:r>
            <w:r w:rsidRPr="002932DF">
              <w:rPr>
                <w:rFonts w:hint="eastAsia"/>
              </w:rPr>
              <w:t>65  year</w:t>
            </w:r>
            <w:r>
              <w:t>s community-dwelling older adults</w:t>
            </w:r>
          </w:p>
        </w:tc>
        <w:tc>
          <w:tcPr>
            <w:tcW w:w="2653" w:type="dxa"/>
            <w:tcBorders>
              <w:top w:val="nil"/>
              <w:left w:val="nil"/>
              <w:right w:val="nil"/>
            </w:tcBorders>
          </w:tcPr>
          <w:p w14:paraId="38348E5E" w14:textId="3F328277" w:rsidR="00BA250D" w:rsidRDefault="00BA250D" w:rsidP="00140D54">
            <w:r>
              <w:t>Weekly community group exercise and home exercises (</w:t>
            </w:r>
            <w:proofErr w:type="spellStart"/>
            <w:r>
              <w:t>FaME</w:t>
            </w:r>
            <w:proofErr w:type="spellEnd"/>
            <w:r>
              <w:t xml:space="preserve"> vs OEP vs control)</w:t>
            </w:r>
          </w:p>
        </w:tc>
        <w:tc>
          <w:tcPr>
            <w:tcW w:w="1112" w:type="dxa"/>
            <w:tcBorders>
              <w:top w:val="nil"/>
              <w:left w:val="nil"/>
              <w:right w:val="nil"/>
            </w:tcBorders>
          </w:tcPr>
          <w:p w14:paraId="53466E02" w14:textId="0FC3F5BC" w:rsidR="00BA250D" w:rsidRDefault="00BA250D" w:rsidP="00140D54">
            <w:r>
              <w:t>12 months</w:t>
            </w:r>
          </w:p>
        </w:tc>
        <w:tc>
          <w:tcPr>
            <w:tcW w:w="3632" w:type="dxa"/>
            <w:tcBorders>
              <w:top w:val="nil"/>
              <w:left w:val="nil"/>
              <w:right w:val="nil"/>
            </w:tcBorders>
          </w:tcPr>
          <w:p w14:paraId="4FF735F7" w14:textId="6BB6F35A" w:rsidR="00BA250D" w:rsidRDefault="00BA250D" w:rsidP="00140D54">
            <w:r w:rsidRPr="002932DF">
              <w:t>Proportion of participants reported reaching the recommended PA target of 150 min of MVPA</w:t>
            </w:r>
            <w:r>
              <w:t xml:space="preserve"> increased to 43% from 41%</w:t>
            </w:r>
          </w:p>
        </w:tc>
        <w:tc>
          <w:tcPr>
            <w:tcW w:w="850" w:type="dxa"/>
            <w:tcBorders>
              <w:top w:val="nil"/>
              <w:left w:val="nil"/>
            </w:tcBorders>
          </w:tcPr>
          <w:p w14:paraId="59DE2C81" w14:textId="64A2BD87" w:rsidR="00BA250D" w:rsidRDefault="00BA250D" w:rsidP="00140D54">
            <w:pPr>
              <w:jc w:val="center"/>
            </w:pPr>
            <w:r>
              <w:t>9/13</w:t>
            </w:r>
          </w:p>
        </w:tc>
      </w:tr>
      <w:tr w:rsidR="00BA250D" w:rsidRPr="0019569B" w14:paraId="142EAB3F" w14:textId="194DD296" w:rsidTr="009D3386">
        <w:tc>
          <w:tcPr>
            <w:tcW w:w="668" w:type="dxa"/>
          </w:tcPr>
          <w:p w14:paraId="3D21D1E6" w14:textId="77777777" w:rsidR="00BA250D" w:rsidRDefault="00BA250D" w:rsidP="00140D54"/>
        </w:tc>
        <w:tc>
          <w:tcPr>
            <w:tcW w:w="1459" w:type="dxa"/>
          </w:tcPr>
          <w:p w14:paraId="2F8A350B" w14:textId="6A93A4B0" w:rsidR="00BA250D" w:rsidRPr="0019569B" w:rsidRDefault="00BA250D" w:rsidP="00140D54">
            <w:proofErr w:type="spellStart"/>
            <w:r>
              <w:t>Nanduri</w:t>
            </w:r>
            <w:proofErr w:type="spellEnd"/>
            <w:r>
              <w:t xml:space="preserve"> 2018, USA </w:t>
            </w:r>
            <w:r>
              <w:fldChar w:fldCharType="begin">
                <w:fldData xml:space="preserve">PEVuZE5vdGU+PENpdGU+PEF1dGhvcj5OYW5kdXJpPC9BdXRob3I+PFllYXI+MjAxODwvWWVhcj48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PEF1dGhvcj5OYW5kdXJpPC9BdXRob3I+PFllYXI+MjAxODwvWWVhcj48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Pr>
                <w:noProof/>
              </w:rPr>
              <w:t>(26)</w:t>
            </w:r>
            <w:r>
              <w:fldChar w:fldCharType="end"/>
            </w:r>
          </w:p>
        </w:tc>
        <w:tc>
          <w:tcPr>
            <w:tcW w:w="1559" w:type="dxa"/>
          </w:tcPr>
          <w:p w14:paraId="6421A09D" w14:textId="77777777" w:rsidR="00BA250D" w:rsidRPr="0019569B" w:rsidRDefault="00BA250D" w:rsidP="00140D54">
            <w:r>
              <w:t>Quasi-experimental</w:t>
            </w:r>
          </w:p>
        </w:tc>
        <w:tc>
          <w:tcPr>
            <w:tcW w:w="2025" w:type="dxa"/>
          </w:tcPr>
          <w:p w14:paraId="791B9B05" w14:textId="77777777" w:rsidR="00BA250D" w:rsidRPr="0019569B" w:rsidRDefault="00BA250D" w:rsidP="00140D54">
            <w:r>
              <w:t>N=40, mean age 80 years, older adults in assisted living facility and home-dwelling older adults)</w:t>
            </w:r>
          </w:p>
        </w:tc>
        <w:tc>
          <w:tcPr>
            <w:tcW w:w="2653" w:type="dxa"/>
          </w:tcPr>
          <w:p w14:paraId="331715EA" w14:textId="77777777" w:rsidR="00BA250D" w:rsidRPr="0019569B" w:rsidRDefault="00BA250D" w:rsidP="00140D54">
            <w:r>
              <w:t>Weekly exercise including posture, strength, flexibility and balance, plus education classes</w:t>
            </w:r>
          </w:p>
        </w:tc>
        <w:tc>
          <w:tcPr>
            <w:tcW w:w="1112" w:type="dxa"/>
          </w:tcPr>
          <w:p w14:paraId="17B078AB" w14:textId="77777777" w:rsidR="00BA250D" w:rsidRPr="0019569B" w:rsidRDefault="00BA250D" w:rsidP="00140D54">
            <w:r>
              <w:t>6 months</w:t>
            </w:r>
          </w:p>
        </w:tc>
        <w:tc>
          <w:tcPr>
            <w:tcW w:w="3632" w:type="dxa"/>
          </w:tcPr>
          <w:p w14:paraId="6811F69C" w14:textId="77777777" w:rsidR="00BA250D" w:rsidRPr="0019569B" w:rsidRDefault="00BA250D" w:rsidP="00140D54">
            <w:r>
              <w:t>Improvement in TUG by 2.3s (p&lt;0.001), functional reach 4.4cm (p&lt;0.001) among home-dwelling older adults</w:t>
            </w:r>
          </w:p>
        </w:tc>
        <w:tc>
          <w:tcPr>
            <w:tcW w:w="850" w:type="dxa"/>
          </w:tcPr>
          <w:p w14:paraId="59948ED2" w14:textId="75141985" w:rsidR="00BA250D" w:rsidRDefault="00BA250D" w:rsidP="00140D54">
            <w:pPr>
              <w:jc w:val="center"/>
            </w:pPr>
            <w:r>
              <w:t>6/9</w:t>
            </w:r>
          </w:p>
        </w:tc>
      </w:tr>
      <w:tr w:rsidR="00BA250D" w:rsidRPr="0019569B" w14:paraId="6CA1FBED" w14:textId="33380653" w:rsidTr="009D3386">
        <w:tc>
          <w:tcPr>
            <w:tcW w:w="668" w:type="dxa"/>
          </w:tcPr>
          <w:p w14:paraId="65E4C91B" w14:textId="77777777" w:rsidR="00BA250D" w:rsidRDefault="00BA250D" w:rsidP="00140D54"/>
        </w:tc>
        <w:tc>
          <w:tcPr>
            <w:tcW w:w="1459" w:type="dxa"/>
          </w:tcPr>
          <w:p w14:paraId="5D6C4AEE" w14:textId="557E35DA" w:rsidR="00BA250D" w:rsidRPr="0019569B" w:rsidRDefault="00BA250D" w:rsidP="00140D54">
            <w:r>
              <w:t xml:space="preserve">Waters 2011, New Zealand </w:t>
            </w:r>
            <w:r>
              <w:fldChar w:fldCharType="begin"/>
            </w:r>
            <w:r>
              <w:instrText xml:space="preserve"> ADDIN EN.CITE &lt;EndNote&gt;&lt;Cite&gt;&lt;Author&gt;Waters&lt;/Author&gt;&lt;Year&gt;2011&lt;/Year&gt;&lt;RecNum&gt;1046&lt;/RecNum&gt;&lt;DisplayText&gt;(27)&lt;/DisplayText&gt;&lt;record&gt;&lt;rec-number&gt;1046&lt;/rec-number&gt;&lt;foreign-keys&gt;&lt;key app="EN" db-id="exa2rxea7ezff1ear5y5wxedv5arversed2s" timestamp="1557842976"&gt;1046&lt;/key&gt;&lt;/foreign-keys&gt;&lt;ref-type name="Journal Article"&gt;17&lt;/ref-type&gt;&lt;contributors&gt;&lt;authors&gt;&lt;author&gt;Waters, D. L.&lt;/author&gt;&lt;author&gt;Hale, L. A.&lt;/author&gt;&lt;author&gt;Robertson, L.&lt;/author&gt;&lt;author&gt;Hale, B. A.&lt;/author&gt;&lt;author&gt;Herbison, P.&lt;/author&gt;&lt;/authors&gt;&lt;/contributors&gt;&lt;auth-address&gt;(Waters, Herbison) Department of Preventive and Social Medicine, University of Otago, PO Box 913, Dunedin 9054, New Zealand (Hale, Hale) School of Physiotherapy, University of Otago, Dunedin, New Zealand (Robertson) Otago Polytechnic, Division of Occupational Therapy, Dunedin, New Zealand (Hale) Independent Researcher, Dunedin, New Zealand&lt;/auth-address&gt;&lt;titles&gt;&lt;title&gt;Evaluation of a peer-led falls prevention program for older adults&lt;/title&gt;&lt;secondary-title&gt;Archives of Physical Medicine and Rehabilitation&lt;/secondary-title&gt;&lt;/titles&gt;&lt;periodical&gt;&lt;full-title&gt;Archives of Physical Medicine and Rehabilitation&lt;/full-title&gt;&lt;/periodical&gt;&lt;pages&gt;1581-1586&lt;/pages&gt;&lt;volume&gt;92&lt;/volume&gt;&lt;number&gt;10&lt;/number&gt;&lt;dates&gt;&lt;year&gt;2011&lt;/year&gt;&lt;pub-dates&gt;&lt;date&gt;October&lt;/date&gt;&lt;/pub-dates&gt;&lt;/dates&gt;&lt;accession-num&gt;362692180&lt;/accession-num&gt;&lt;urls&gt;&lt;related-urls&gt;&lt;url&gt;http://ovidsp.ovid.com/ovidweb.cgi?T=JS&amp;amp;CSC=Y&amp;amp;NEWS=N&amp;amp;PAGE=fulltext&amp;amp;D=emed12&amp;amp;AN=362692180&lt;/url&gt;&lt;/related-urls&gt;&lt;/urls&gt;&lt;remote-database-name&gt;Embase&lt;/remote-database-name&gt;&lt;remote-database-provider&gt;Ovid Technologies&lt;/remote-database-provider&gt;&lt;/record&gt;&lt;/Cite&gt;&lt;/EndNote&gt;</w:instrText>
            </w:r>
            <w:r>
              <w:fldChar w:fldCharType="separate"/>
            </w:r>
            <w:r>
              <w:rPr>
                <w:noProof/>
              </w:rPr>
              <w:t>(27)</w:t>
            </w:r>
            <w:r>
              <w:fldChar w:fldCharType="end"/>
            </w:r>
          </w:p>
        </w:tc>
        <w:tc>
          <w:tcPr>
            <w:tcW w:w="1559" w:type="dxa"/>
          </w:tcPr>
          <w:p w14:paraId="1E836B66" w14:textId="77777777" w:rsidR="00BA250D" w:rsidRPr="0019569B" w:rsidRDefault="00BA250D" w:rsidP="00140D54">
            <w:r>
              <w:t>Quasi-experimental, 3 arm</w:t>
            </w:r>
          </w:p>
        </w:tc>
        <w:tc>
          <w:tcPr>
            <w:tcW w:w="2025" w:type="dxa"/>
          </w:tcPr>
          <w:p w14:paraId="32BBE0DA" w14:textId="77777777" w:rsidR="00BA250D" w:rsidRPr="0019569B" w:rsidRDefault="00BA250D" w:rsidP="00140D54">
            <w:r>
              <w:t>N=118, mean age 75 years, community-dwelling older adults</w:t>
            </w:r>
          </w:p>
        </w:tc>
        <w:tc>
          <w:tcPr>
            <w:tcW w:w="2653" w:type="dxa"/>
          </w:tcPr>
          <w:p w14:paraId="6CADD8E5" w14:textId="77777777" w:rsidR="00BA250D" w:rsidRPr="0019569B" w:rsidRDefault="00BA250D" w:rsidP="00140D54">
            <w:r>
              <w:t>Weekly group exercises adapted from Otago Exercise Program (Peer-led vs Age Concern Otago vs control)</w:t>
            </w:r>
          </w:p>
        </w:tc>
        <w:tc>
          <w:tcPr>
            <w:tcW w:w="1112" w:type="dxa"/>
          </w:tcPr>
          <w:p w14:paraId="6466B0E4" w14:textId="77777777" w:rsidR="00BA250D" w:rsidRPr="0019569B" w:rsidRDefault="00BA250D" w:rsidP="00140D54">
            <w:r>
              <w:t>10 weeks</w:t>
            </w:r>
          </w:p>
        </w:tc>
        <w:tc>
          <w:tcPr>
            <w:tcW w:w="3632" w:type="dxa"/>
          </w:tcPr>
          <w:p w14:paraId="529D03A7" w14:textId="77777777" w:rsidR="00BA250D" w:rsidRPr="0019569B" w:rsidRDefault="00BA250D" w:rsidP="00140D54">
            <w:r>
              <w:t>Similar improvement in functional outcomes (TUG, 30s chair stand) in peer-led and Age Concern Otago group at 12 months</w:t>
            </w:r>
          </w:p>
        </w:tc>
        <w:tc>
          <w:tcPr>
            <w:tcW w:w="850" w:type="dxa"/>
          </w:tcPr>
          <w:p w14:paraId="0757778C" w14:textId="5FB6BCA1" w:rsidR="00BA250D" w:rsidRDefault="00BA250D" w:rsidP="00140D54">
            <w:pPr>
              <w:jc w:val="center"/>
            </w:pPr>
            <w:r>
              <w:t>8/9</w:t>
            </w:r>
          </w:p>
        </w:tc>
      </w:tr>
      <w:tr w:rsidR="00BA250D" w:rsidRPr="0019569B" w14:paraId="7E6134A5" w14:textId="77777777" w:rsidTr="009D3386">
        <w:tc>
          <w:tcPr>
            <w:tcW w:w="668" w:type="dxa"/>
          </w:tcPr>
          <w:p w14:paraId="53A6A475" w14:textId="77777777" w:rsidR="00BA250D" w:rsidRDefault="00BA250D" w:rsidP="00140D54"/>
        </w:tc>
        <w:tc>
          <w:tcPr>
            <w:tcW w:w="1459" w:type="dxa"/>
          </w:tcPr>
          <w:p w14:paraId="27A0C8C2" w14:textId="1503F3A4" w:rsidR="00BA250D" w:rsidRDefault="00BA250D" w:rsidP="00140D54">
            <w:r>
              <w:t xml:space="preserve">Yamada 2017, Japan </w:t>
            </w:r>
            <w:r>
              <w:fldChar w:fldCharType="begin">
                <w:fldData xml:space="preserve">PEVuZE5vdGU+PENpdGU+PEF1dGhvcj5ZYW1hZGE8L0F1dGhvcj48WWVhcj4yMDE3PC9ZZWFyPjxS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</w:fldData>
              </w:fldChar>
            </w:r>
            <w:r>
              <w:instrText xml:space="preserve"> ADDIN EN.CITE </w:instrText>
            </w:r>
            <w:r>
              <w:fldChar w:fldCharType="begin">
                <w:fldData xml:space="preserve">PEVuZE5vdGU+PENpdGU+PEF1dGhvcj5ZYW1hZGE8L0F1dGhvcj48WWVhcj4yMDE3PC9ZZWFyPjxS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</w:fldData>
              </w:fldChar>
            </w:r>
            <w:r>
              <w:instrText xml:space="preserve"> ADDIN EN.CITE.DATA </w:instrText>
            </w:r>
            <w:r>
              <w:fldChar w:fldCharType="end"/>
            </w:r>
            <w:r>
              <w:fldChar w:fldCharType="separate"/>
            </w:r>
            <w:r>
              <w:rPr>
                <w:noProof/>
              </w:rPr>
              <w:t>(28)</w:t>
            </w:r>
            <w:r>
              <w:fldChar w:fldCharType="end"/>
            </w:r>
          </w:p>
        </w:tc>
        <w:tc>
          <w:tcPr>
            <w:tcW w:w="1559" w:type="dxa"/>
          </w:tcPr>
          <w:p w14:paraId="5E428507" w14:textId="37B728C5" w:rsidR="00BA250D" w:rsidRDefault="00BA250D" w:rsidP="00140D54">
            <w:r>
              <w:t>Prospective cohort study</w:t>
            </w:r>
          </w:p>
        </w:tc>
        <w:tc>
          <w:tcPr>
            <w:tcW w:w="2025" w:type="dxa"/>
          </w:tcPr>
          <w:p w14:paraId="38F6537B" w14:textId="08A3D919" w:rsidR="00BA250D" w:rsidRDefault="00BA250D" w:rsidP="00140D54">
            <w:r>
              <w:t>N=3240, mean age 77, community-dwelling older adults</w:t>
            </w:r>
          </w:p>
        </w:tc>
        <w:tc>
          <w:tcPr>
            <w:tcW w:w="2653" w:type="dxa"/>
          </w:tcPr>
          <w:p w14:paraId="5CED6BC6" w14:textId="10CC4B28" w:rsidR="00BA250D" w:rsidRDefault="00BA250D" w:rsidP="00140D54">
            <w:r>
              <w:t>Once or twice every two weekly groups exercise including aerobic, strength, flexibility and balance</w:t>
            </w:r>
          </w:p>
        </w:tc>
        <w:tc>
          <w:tcPr>
            <w:tcW w:w="1112" w:type="dxa"/>
          </w:tcPr>
          <w:p w14:paraId="1B4C7FD2" w14:textId="086C046B" w:rsidR="00BA250D" w:rsidRDefault="00BA250D" w:rsidP="00140D54">
            <w:r>
              <w:t>4 years</w:t>
            </w:r>
          </w:p>
        </w:tc>
        <w:tc>
          <w:tcPr>
            <w:tcW w:w="3632" w:type="dxa"/>
          </w:tcPr>
          <w:p w14:paraId="60D05C8D" w14:textId="32F229E7" w:rsidR="00BA250D" w:rsidRDefault="00BA250D" w:rsidP="00140D54">
            <w:r>
              <w:t xml:space="preserve">Reduction in new long-term care insurance certification. HR 0.73 (95% CI 0.62-0.86) at 4 year follow up </w:t>
            </w:r>
          </w:p>
        </w:tc>
        <w:tc>
          <w:tcPr>
            <w:tcW w:w="850" w:type="dxa"/>
          </w:tcPr>
          <w:p w14:paraId="347B6F14" w14:textId="0F3E6321" w:rsidR="00BA250D" w:rsidRDefault="00BA250D" w:rsidP="00140D54">
            <w:pPr>
              <w:jc w:val="center"/>
            </w:pPr>
            <w:r>
              <w:t>8/9</w:t>
            </w:r>
          </w:p>
        </w:tc>
      </w:tr>
      <w:tr w:rsidR="00BA250D" w:rsidRPr="0019569B" w14:paraId="2CD46066" w14:textId="77777777" w:rsidTr="009D3386">
        <w:tc>
          <w:tcPr>
            <w:tcW w:w="668" w:type="dxa"/>
          </w:tcPr>
          <w:p w14:paraId="092A192E" w14:textId="77777777" w:rsidR="00BA250D" w:rsidRDefault="00BA250D" w:rsidP="00140D54"/>
        </w:tc>
        <w:tc>
          <w:tcPr>
            <w:tcW w:w="1459" w:type="dxa"/>
          </w:tcPr>
          <w:p w14:paraId="267ABCC2" w14:textId="3AFFFA17" w:rsidR="00BA250D" w:rsidRDefault="00BA250D" w:rsidP="00140D54">
            <w:proofErr w:type="spellStart"/>
            <w:r>
              <w:t>Izutsu</w:t>
            </w:r>
            <w:proofErr w:type="spellEnd"/>
            <w:r>
              <w:t xml:space="preserve"> 2017, Japan </w:t>
            </w:r>
            <w:r>
              <w:fldChar w:fldCharType="begin"/>
            </w:r>
            <w:r>
              <w:instrText xml:space="preserve"> ADDIN EN.CITE &lt;EndNote&gt;&lt;Cite&gt;&lt;Author&gt;Izutsu&lt;/Author&gt;&lt;Year&gt;2017&lt;/Year&gt;&lt;RecNum&gt;1085&lt;/RecNum&gt;&lt;DisplayText&gt;(29)&lt;/DisplayText&gt;&lt;record&gt;&lt;rec-number&gt;1085&lt;/rec-number&gt;&lt;foreign-keys&gt;&lt;key app="EN" db-id="exa2rxea7ezff1ear5y5wxedv5arversed2s" timestamp="1571145615"&gt;1085&lt;/key&gt;&lt;/foreign-keys&gt;&lt;ref-type name="Journal Article"&gt;17&lt;/ref-type&gt;&lt;contributors&gt;&lt;authors&gt;&lt;author&gt;Izutsu, Kazumi&lt;/author&gt;&lt;author&gt;Arima, Kazuhiko&lt;/author&gt;&lt;author&gt;Abe, Yasuyo&lt;/author&gt;&lt;author&gt;Okabe, Takuhiro&lt;/author&gt;&lt;author&gt;Tomita, Yoshihito&lt;/author&gt;&lt;author&gt;Mizukami, Satoshi&lt;/author&gt;&lt;author&gt;Kanagae, Mitsuo&lt;/author&gt;&lt;author&gt;Nishimura, Takayuki&lt;/author&gt;&lt;author&gt;Aoyagi, Kiyoshi&lt;/author&gt;&lt;/authors&gt;&lt;/contributors&gt;&lt;titles&gt;&lt;title&gt;Exercise intervention implemented by trained volunteers improves health-related quality of life among Japanese community-dwelling older females: an intervention study&lt;/title&gt;&lt;secondary-title&gt;Journal of physical therapy science&lt;/secondary-title&gt;&lt;alt-title&gt;J Phys Ther Sci&lt;/alt-title&gt;&lt;/titles&gt;&lt;periodical&gt;&lt;full-title&gt;Journal of physical therapy science&lt;/full-title&gt;&lt;abbr-1&gt;J Phys Ther Sci&lt;/abbr-1&gt;&lt;/periodical&gt;&lt;alt-periodical&gt;&lt;full-title&gt;Journal of physical therapy science&lt;/full-title&gt;&lt;abbr-1&gt;J Phys Ther Sci&lt;/abbr-1&gt;&lt;/alt-periodical&gt;&lt;pages&gt;2126-2132&lt;/pages&gt;&lt;volume&gt;29&lt;/volume&gt;&lt;number&gt;12&lt;/number&gt;&lt;edition&gt;2017/12/07&lt;/edition&gt;&lt;keywords&gt;&lt;keyword&gt;Exercise intervention&lt;/keyword&gt;&lt;keyword&gt;Health professionals&lt;/keyword&gt;&lt;keyword&gt;Peer-led programs&lt;/keyword&gt;&lt;/keywords&gt;&lt;dates&gt;&lt;year&gt;2017&lt;/year&gt;&lt;/dates&gt;&lt;publisher&gt;The Society of Physical Therapy Science&lt;/publisher&gt;&lt;isbn&gt;0915-5287&amp;#xD;2187-5626&lt;/isbn&gt;&lt;accession-num&gt;29643589&lt;/accession-num&gt;&lt;urls&gt;&lt;related-urls&gt;&lt;url&gt;https://www.ncbi.nlm.nih.gov/pubmed/29643589&lt;/url&gt;&lt;url&gt;https://www.ncbi.nlm.nih.gov/pmc/articles/PMC5890215/&lt;/url&gt;&lt;url&gt;https://www.ncbi.nlm.nih.gov/pmc/articles/PMC5890215/pdf/jpts-29-2126.pdf&lt;/url&gt;&lt;/related-urls&gt;&lt;/urls&gt;&lt;electronic-resource-num&gt;10.1589/jpts.29.2126&lt;/electronic-resource-num&gt;&lt;remote-database-name&gt;PubMed&lt;/remote-database-name&gt;&lt;language&gt;eng&lt;/language&gt;&lt;/record&gt;&lt;/Cite&gt;&lt;/EndNote&gt;</w:instrText>
            </w:r>
            <w:r>
              <w:fldChar w:fldCharType="separate"/>
            </w:r>
            <w:r>
              <w:rPr>
                <w:noProof/>
              </w:rPr>
              <w:t>(29)</w:t>
            </w:r>
            <w:r>
              <w:fldChar w:fldCharType="end"/>
            </w:r>
          </w:p>
        </w:tc>
        <w:tc>
          <w:tcPr>
            <w:tcW w:w="1559" w:type="dxa"/>
          </w:tcPr>
          <w:p w14:paraId="4DA81D44" w14:textId="5058386A" w:rsidR="00BA250D" w:rsidRDefault="00BA250D" w:rsidP="00140D54">
            <w:r>
              <w:t>Observational study</w:t>
            </w:r>
          </w:p>
        </w:tc>
        <w:tc>
          <w:tcPr>
            <w:tcW w:w="2025" w:type="dxa"/>
          </w:tcPr>
          <w:p w14:paraId="45779BC9" w14:textId="63791D43" w:rsidR="00BA250D" w:rsidRDefault="00BA250D" w:rsidP="00140D54">
            <w:r>
              <w:t>N=127, mean age 76, community-dwelling older women</w:t>
            </w:r>
          </w:p>
        </w:tc>
        <w:tc>
          <w:tcPr>
            <w:tcW w:w="2653" w:type="dxa"/>
          </w:tcPr>
          <w:p w14:paraId="18A03EF2" w14:textId="38647C9D" w:rsidR="00BA250D" w:rsidRDefault="00BA250D" w:rsidP="00140D54">
            <w:r>
              <w:t>Weekly strength, balance and mobility exercises. Delivered by volunteer compared to healthcare professional</w:t>
            </w:r>
          </w:p>
        </w:tc>
        <w:tc>
          <w:tcPr>
            <w:tcW w:w="1112" w:type="dxa"/>
          </w:tcPr>
          <w:p w14:paraId="569B83FC" w14:textId="020D74BF" w:rsidR="00BA250D" w:rsidRDefault="00BA250D" w:rsidP="00140D54">
            <w:r>
              <w:t>6 months</w:t>
            </w:r>
          </w:p>
        </w:tc>
        <w:tc>
          <w:tcPr>
            <w:tcW w:w="3632" w:type="dxa"/>
          </w:tcPr>
          <w:p w14:paraId="27232B9F" w14:textId="59447177" w:rsidR="00BA250D" w:rsidRDefault="00BA250D" w:rsidP="00140D54">
            <w:r>
              <w:t>Both volunteers and health professionals had a maintaining or improving SF-36 scores in &gt; 70% of participants</w:t>
            </w:r>
          </w:p>
        </w:tc>
        <w:tc>
          <w:tcPr>
            <w:tcW w:w="850" w:type="dxa"/>
          </w:tcPr>
          <w:p w14:paraId="0B4D3AC5" w14:textId="31C1D746" w:rsidR="00BA250D" w:rsidRDefault="00BA250D" w:rsidP="00140D54">
            <w:pPr>
              <w:jc w:val="center"/>
            </w:pPr>
            <w:r>
              <w:t>6/9</w:t>
            </w:r>
          </w:p>
        </w:tc>
      </w:tr>
      <w:tr w:rsidR="00BA250D" w:rsidRPr="0019569B" w14:paraId="78B57283" w14:textId="77777777" w:rsidTr="009D3386">
        <w:tc>
          <w:tcPr>
            <w:tcW w:w="668" w:type="dxa"/>
          </w:tcPr>
          <w:p w14:paraId="45117575" w14:textId="77777777" w:rsidR="00BA250D" w:rsidRDefault="00BA250D" w:rsidP="00140D54"/>
        </w:tc>
        <w:tc>
          <w:tcPr>
            <w:tcW w:w="1459" w:type="dxa"/>
          </w:tcPr>
          <w:p w14:paraId="2B6A87D1" w14:textId="2F149E81" w:rsidR="00BA250D" w:rsidRDefault="00BA250D" w:rsidP="00140D54">
            <w:r>
              <w:t xml:space="preserve">Healy 2008, USA </w:t>
            </w:r>
            <w:r>
              <w:fldChar w:fldCharType="begin"/>
            </w:r>
            <w:r>
              <w:instrText xml:space="preserve"> ADDIN EN.CITE &lt;EndNote&gt;&lt;Cite&gt;&lt;Author&gt;Healy&lt;/Author&gt;&lt;Year&gt;2008&lt;/Year&gt;&lt;RecNum&gt;1086&lt;/RecNum&gt;&lt;DisplayText&gt;(30)&lt;/DisplayText&gt;&lt;record&gt;&lt;rec-number&gt;1086&lt;/rec-number&gt;&lt;foreign-keys&gt;&lt;key app="EN" db-id="exa2rxea7ezff1ear5y5wxedv5arversed2s" timestamp="1571145730"&gt;1086&lt;/key&gt;&lt;/foreign-keys&gt;&lt;ref-type name="Journal Article"&gt;17&lt;/ref-type&gt;&lt;contributors&gt;&lt;authors&gt;&lt;author&gt;Healy, Tara C.&lt;/author&gt;&lt;author&gt;Peng, Cheng&lt;/author&gt;&lt;author&gt;Haynes, Margaret S.&lt;/author&gt;&lt;author&gt;McMahon, Elaine M.&lt;/author&gt;&lt;author&gt;Botler, Joel L.&lt;/author&gt;&lt;author&gt;Gross, Laurence&lt;/author&gt;&lt;/authors&gt;&lt;/contributors&gt;&lt;auth-address&gt;Healy, Tara C.: thealy@usm.maine.edu&lt;/auth-address&gt;&lt;titles&gt;&lt;title&gt;The feasibility and effectiveness of translating a matter of balance into a volunteer lay leader model&lt;/title&gt;&lt;secondary-title&gt;Journal of Applied Gerontology&lt;/secondary-title&gt;&lt;/titles&gt;&lt;periodical&gt;&lt;full-title&gt;Journal of Applied Gerontology&lt;/full-title&gt;&lt;/periodical&gt;&lt;pages&gt;34-51&lt;/pages&gt;&lt;volume&gt;27&lt;/volume&gt;&lt;number&gt;1&lt;/number&gt;&lt;keywords&gt;&lt;keyword&gt;*Clinical Trials&lt;/keyword&gt;&lt;keyword&gt;*Evidence Based Practice&lt;/keyword&gt;&lt;keyword&gt;*Falls&lt;/keyword&gt;&lt;keyword&gt;*Health Promotion&lt;/keyword&gt;&lt;keyword&gt;*Prevention&lt;/keyword&gt;&lt;keyword&gt;Cognitive Behavior Therapy&lt;/keyword&gt;&lt;/keywords&gt;&lt;dates&gt;&lt;year&gt;2008&lt;/year&gt;&lt;/dates&gt;&lt;pub-location&gt;US&lt;/pub-location&gt;&lt;publisher&gt;Sage Publications&lt;/publisher&gt;&lt;isbn&gt;1552-4523(Electronic),0733-4648(Print)&lt;/isbn&gt;&lt;urls&gt;&lt;/urls&gt;&lt;electronic-resource-num&gt;10.1177/0733464807308620&lt;/electronic-resource-num&gt;&lt;/record&gt;&lt;/Cite&gt;&lt;/EndNote&gt;</w:instrText>
            </w:r>
            <w:r>
              <w:fldChar w:fldCharType="separate"/>
            </w:r>
            <w:r>
              <w:rPr>
                <w:noProof/>
              </w:rPr>
              <w:t>(30)</w:t>
            </w:r>
            <w:r>
              <w:fldChar w:fldCharType="end"/>
            </w:r>
          </w:p>
        </w:tc>
        <w:tc>
          <w:tcPr>
            <w:tcW w:w="1559" w:type="dxa"/>
          </w:tcPr>
          <w:p w14:paraId="30E93737" w14:textId="2E8AC26E" w:rsidR="00BA250D" w:rsidRDefault="00BA250D" w:rsidP="00140D54">
            <w:r>
              <w:t xml:space="preserve">Single-group, repeated measure </w:t>
            </w:r>
          </w:p>
        </w:tc>
        <w:tc>
          <w:tcPr>
            <w:tcW w:w="2025" w:type="dxa"/>
          </w:tcPr>
          <w:p w14:paraId="7DF80E18" w14:textId="1C51CD1B" w:rsidR="00BA250D" w:rsidRDefault="00BA250D" w:rsidP="00140D54">
            <w:r>
              <w:t>N=335, mean age, 78.7, community-dwelling older adults</w:t>
            </w:r>
          </w:p>
        </w:tc>
        <w:tc>
          <w:tcPr>
            <w:tcW w:w="2653" w:type="dxa"/>
          </w:tcPr>
          <w:p w14:paraId="3041BC1C" w14:textId="093641CE" w:rsidR="00BA250D" w:rsidRDefault="00BA250D" w:rsidP="00140D54">
            <w:r>
              <w:t>Twice weekly strength and balance exercise, plus cognitive-behavioural program</w:t>
            </w:r>
          </w:p>
        </w:tc>
        <w:tc>
          <w:tcPr>
            <w:tcW w:w="1112" w:type="dxa"/>
          </w:tcPr>
          <w:p w14:paraId="64DA4EB8" w14:textId="018729C5" w:rsidR="00BA250D" w:rsidRDefault="00BA250D" w:rsidP="00140D54">
            <w:r>
              <w:t>4 weeks</w:t>
            </w:r>
          </w:p>
        </w:tc>
        <w:tc>
          <w:tcPr>
            <w:tcW w:w="3632" w:type="dxa"/>
          </w:tcPr>
          <w:p w14:paraId="260ACCCD" w14:textId="395A2B4E" w:rsidR="00BA250D" w:rsidRDefault="00BA250D" w:rsidP="00140D54">
            <w:r>
              <w:t xml:space="preserve">Improvement in FES at 6 months (p&lt;0.001) and 12 months (p=0.001) </w:t>
            </w:r>
          </w:p>
        </w:tc>
        <w:tc>
          <w:tcPr>
            <w:tcW w:w="850" w:type="dxa"/>
          </w:tcPr>
          <w:p w14:paraId="075F93CA" w14:textId="533C26C7" w:rsidR="00BA250D" w:rsidRDefault="00BA250D" w:rsidP="00140D54">
            <w:pPr>
              <w:jc w:val="center"/>
            </w:pPr>
            <w:r>
              <w:t>8/9</w:t>
            </w:r>
          </w:p>
        </w:tc>
      </w:tr>
    </w:tbl>
    <w:p w14:paraId="4447D9AD" w14:textId="6F0AADBD" w:rsidR="00B12C68" w:rsidRPr="006B43A2" w:rsidRDefault="006B43A2" w:rsidP="00B12C68">
      <w:pPr>
        <w:rPr>
          <w:sz w:val="20"/>
          <w:szCs w:val="20"/>
        </w:rPr>
      </w:pPr>
      <w:r w:rsidRPr="006B43A2">
        <w:rPr>
          <w:sz w:val="20"/>
          <w:szCs w:val="20"/>
        </w:rPr>
        <w:t xml:space="preserve">RCT: Randomised controlled  trial; N = sample size; CI: 95% confidence interval; kg: kilogram; FES: Falls Efficacy scale; </w:t>
      </w:r>
      <w:proofErr w:type="spellStart"/>
      <w:r w:rsidRPr="006B43A2">
        <w:rPr>
          <w:sz w:val="20"/>
          <w:szCs w:val="20"/>
        </w:rPr>
        <w:t>FaME</w:t>
      </w:r>
      <w:proofErr w:type="spellEnd"/>
      <w:r w:rsidRPr="006B43A2">
        <w:rPr>
          <w:sz w:val="20"/>
          <w:szCs w:val="20"/>
        </w:rPr>
        <w:t>: Falls Management Exercise; OEP: Otag</w:t>
      </w:r>
      <w:r>
        <w:rPr>
          <w:sz w:val="20"/>
          <w:szCs w:val="20"/>
        </w:rPr>
        <w:t>o</w:t>
      </w:r>
      <w:r w:rsidRPr="006B43A2">
        <w:rPr>
          <w:sz w:val="20"/>
          <w:szCs w:val="20"/>
        </w:rPr>
        <w:t xml:space="preserve"> Exercise programme; PA: physical activity; MVPA: moderate-vigorous physical activity; SF-36: Short form 36 questionnaire; WHOQOL-BREF: WHO Quality of Life – BREF questionnaire; WHOQOL-OLD: WHO Quality of life Instrument- Older Adults Module;  MNA-LF: Mini nutritional assessment – long form; SHARE-FI: The Survey of Health, ageing and Retirement in Europe – Frailty Instrument; TUG: Timed up and go test</w:t>
      </w:r>
    </w:p>
    <w:p w14:paraId="669EBD22" w14:textId="5366837E" w:rsidR="00B12C68" w:rsidRDefault="00B12C68" w:rsidP="00B12C68"/>
    <w:p w14:paraId="62094903" w14:textId="229FE864" w:rsidR="003B04CC" w:rsidRDefault="003B04CC" w:rsidP="00B12C68"/>
    <w:p w14:paraId="14420EA4" w14:textId="77777777" w:rsidR="000F5932" w:rsidRDefault="000F5932" w:rsidP="00B12C68">
      <w:pPr>
        <w:sectPr w:rsidR="000F5932" w:rsidSect="0093273B">
          <w:pgSz w:w="16838" w:h="11906" w:orient="landscape"/>
          <w:pgMar w:top="1440" w:right="1440" w:bottom="1440" w:left="1440" w:header="709" w:footer="709" w:gutter="0"/>
          <w:cols w:space="708"/>
          <w:docGrid w:linePitch="360"/>
        </w:sectPr>
      </w:pPr>
    </w:p>
    <w:p w14:paraId="009F179E" w14:textId="522826C6" w:rsidR="00A8379A" w:rsidRDefault="00A8379A" w:rsidP="002538CD">
      <w:pPr>
        <w:spacing w:line="480" w:lineRule="auto"/>
        <w:rPr>
          <w:b/>
          <w:bCs/>
        </w:rPr>
      </w:pPr>
      <w:r>
        <w:rPr>
          <w:b/>
          <w:bCs/>
        </w:rPr>
        <w:lastRenderedPageBreak/>
        <w:t>Abbreviations</w:t>
      </w:r>
    </w:p>
    <w:p w14:paraId="69644887" w14:textId="6578A3FF" w:rsidR="00A8379A" w:rsidRPr="00A8379A" w:rsidRDefault="00A8379A" w:rsidP="002538CD">
      <w:pPr>
        <w:spacing w:line="480" w:lineRule="auto"/>
      </w:pPr>
      <w:r w:rsidRPr="00A8379A">
        <w:t xml:space="preserve">PA: physical activity; </w:t>
      </w:r>
      <w:r>
        <w:t xml:space="preserve">ADL: Activities of daily living; PRISMA: </w:t>
      </w:r>
      <w:r w:rsidRPr="0091115B">
        <w:t>Preferred reporting items for systematic reviews and meta-analyses</w:t>
      </w:r>
      <w:r>
        <w:t xml:space="preserve">; RCT: randomised controlled trail; SD: standard deviation; CHAMPS: Community Healthy Activities Model Program for Seniors scale; PASE: physical activity scale for the elderly; OEP: Otago exercise programme; MVPA: moderate-vigorous physical activity; BI: Barthel Index: FES: falls efficacy scale; </w:t>
      </w:r>
      <w:r w:rsidR="008F369D">
        <w:t xml:space="preserve">TUG: timed up and go test; </w:t>
      </w:r>
      <w:r w:rsidR="004A6B4B">
        <w:t>HR: hazard ratio; CI: confidence interval</w:t>
      </w:r>
    </w:p>
    <w:p w14:paraId="76D43A31" w14:textId="77777777" w:rsidR="00A8379A" w:rsidRDefault="00A8379A" w:rsidP="002538CD">
      <w:pPr>
        <w:spacing w:line="480" w:lineRule="auto"/>
        <w:rPr>
          <w:b/>
          <w:bCs/>
        </w:rPr>
      </w:pPr>
    </w:p>
    <w:p w14:paraId="6BA2F7CD" w14:textId="7259B727" w:rsidR="000F5932" w:rsidRPr="003C29B8" w:rsidRDefault="000F5932" w:rsidP="002538CD">
      <w:pPr>
        <w:spacing w:line="480" w:lineRule="auto"/>
        <w:rPr>
          <w:b/>
          <w:bCs/>
          <w:sz w:val="24"/>
          <w:szCs w:val="24"/>
        </w:rPr>
      </w:pPr>
      <w:r w:rsidRPr="003C29B8">
        <w:rPr>
          <w:b/>
          <w:bCs/>
          <w:sz w:val="24"/>
          <w:szCs w:val="24"/>
        </w:rPr>
        <w:t>Declarations</w:t>
      </w:r>
    </w:p>
    <w:p w14:paraId="50CE11BA" w14:textId="2451E20D" w:rsidR="000F5932" w:rsidRPr="00677570" w:rsidRDefault="000F5932" w:rsidP="002538CD">
      <w:pPr>
        <w:spacing w:line="480" w:lineRule="auto"/>
        <w:rPr>
          <w:b/>
          <w:bCs/>
        </w:rPr>
      </w:pPr>
      <w:r w:rsidRPr="00677570">
        <w:rPr>
          <w:b/>
          <w:bCs/>
        </w:rPr>
        <w:t>Ethics approval and consent to participate</w:t>
      </w:r>
    </w:p>
    <w:p w14:paraId="7459D4CD" w14:textId="1D6AFB07" w:rsidR="00677570" w:rsidRDefault="00677570" w:rsidP="002538CD">
      <w:pPr>
        <w:spacing w:line="480" w:lineRule="auto"/>
      </w:pPr>
      <w:r>
        <w:t>Not applicable</w:t>
      </w:r>
    </w:p>
    <w:p w14:paraId="6D1BDBC5" w14:textId="2C2D0187" w:rsidR="000F5932" w:rsidRPr="00677570" w:rsidRDefault="000F5932" w:rsidP="002538CD">
      <w:pPr>
        <w:spacing w:line="480" w:lineRule="auto"/>
        <w:rPr>
          <w:b/>
          <w:bCs/>
        </w:rPr>
      </w:pPr>
      <w:r w:rsidRPr="00677570">
        <w:rPr>
          <w:b/>
          <w:bCs/>
        </w:rPr>
        <w:t>Consent for publication</w:t>
      </w:r>
    </w:p>
    <w:p w14:paraId="55A0648B" w14:textId="00EF5140" w:rsidR="00677570" w:rsidRDefault="00677570" w:rsidP="002538CD">
      <w:pPr>
        <w:spacing w:line="480" w:lineRule="auto"/>
      </w:pPr>
      <w:r>
        <w:t>Not applicable</w:t>
      </w:r>
    </w:p>
    <w:p w14:paraId="1F579BF5" w14:textId="21A212A1" w:rsidR="000F5932" w:rsidRPr="00677570" w:rsidRDefault="00662946" w:rsidP="002538CD">
      <w:pPr>
        <w:spacing w:line="480" w:lineRule="auto"/>
        <w:rPr>
          <w:b/>
          <w:bCs/>
        </w:rPr>
      </w:pPr>
      <w:r w:rsidRPr="00677570">
        <w:rPr>
          <w:b/>
          <w:bCs/>
        </w:rPr>
        <w:t>Availability</w:t>
      </w:r>
      <w:r w:rsidR="000F5932" w:rsidRPr="00677570">
        <w:rPr>
          <w:b/>
          <w:bCs/>
        </w:rPr>
        <w:t xml:space="preserve"> of data and materials</w:t>
      </w:r>
    </w:p>
    <w:p w14:paraId="61B167A1" w14:textId="311715DC" w:rsidR="00662946" w:rsidRPr="00662946" w:rsidRDefault="00662946" w:rsidP="002538CD">
      <w:pPr>
        <w:spacing w:line="480" w:lineRule="auto"/>
        <w:rPr>
          <w:rFonts w:cstheme="minorHAnsi"/>
        </w:rPr>
      </w:pPr>
      <w:r w:rsidRPr="00662946">
        <w:rPr>
          <w:rFonts w:cstheme="minorHAnsi"/>
          <w:lang w:val="en"/>
        </w:rPr>
        <w:t xml:space="preserve">The datasets used and/or </w:t>
      </w:r>
      <w:proofErr w:type="spellStart"/>
      <w:r w:rsidRPr="00662946">
        <w:rPr>
          <w:rFonts w:cstheme="minorHAnsi"/>
          <w:lang w:val="en"/>
        </w:rPr>
        <w:t>analysed</w:t>
      </w:r>
      <w:proofErr w:type="spellEnd"/>
      <w:r w:rsidRPr="00662946">
        <w:rPr>
          <w:rFonts w:cstheme="minorHAnsi"/>
          <w:lang w:val="en"/>
        </w:rPr>
        <w:t xml:space="preserve"> during the current study are available from the corresponding author on reasonable request.</w:t>
      </w:r>
    </w:p>
    <w:p w14:paraId="4ACD182C" w14:textId="775791CB" w:rsidR="000F5932" w:rsidRPr="00677570" w:rsidRDefault="000F5932" w:rsidP="002538CD">
      <w:pPr>
        <w:spacing w:line="480" w:lineRule="auto"/>
        <w:rPr>
          <w:rFonts w:cstheme="minorHAnsi"/>
          <w:b/>
          <w:bCs/>
        </w:rPr>
      </w:pPr>
      <w:r w:rsidRPr="00677570">
        <w:rPr>
          <w:rFonts w:cstheme="minorHAnsi"/>
          <w:b/>
          <w:bCs/>
        </w:rPr>
        <w:t>Competing interests</w:t>
      </w:r>
    </w:p>
    <w:p w14:paraId="7581076A" w14:textId="5373AD7C" w:rsidR="00662946" w:rsidRPr="00662946" w:rsidRDefault="00662946" w:rsidP="002538CD">
      <w:pPr>
        <w:spacing w:line="480" w:lineRule="auto"/>
        <w:rPr>
          <w:rFonts w:cstheme="minorHAnsi"/>
        </w:rPr>
      </w:pPr>
      <w:r w:rsidRPr="00662946">
        <w:rPr>
          <w:rFonts w:cstheme="minorHAnsi"/>
          <w:lang w:val="en"/>
        </w:rPr>
        <w:t>The authors declare that they have no competing interests.</w:t>
      </w:r>
    </w:p>
    <w:p w14:paraId="4D618DE9" w14:textId="644010B7" w:rsidR="000F5932" w:rsidRPr="00677570" w:rsidRDefault="000F5932" w:rsidP="002538CD">
      <w:pPr>
        <w:spacing w:line="480" w:lineRule="auto"/>
        <w:rPr>
          <w:b/>
          <w:bCs/>
        </w:rPr>
      </w:pPr>
      <w:r w:rsidRPr="00677570">
        <w:rPr>
          <w:b/>
          <w:bCs/>
        </w:rPr>
        <w:t>Funding</w:t>
      </w:r>
    </w:p>
    <w:p w14:paraId="08CE1739" w14:textId="57E3F415" w:rsidR="00662946" w:rsidRDefault="00CC413E" w:rsidP="002538CD">
      <w:pPr>
        <w:spacing w:line="480" w:lineRule="auto"/>
      </w:pPr>
      <w:r>
        <w:t>SEL and QYT are supported by the National Institute of Health Research (NIHR) clinical academic training scheme. NJC and HCR are supported by the NIHR Biomedical Research Centre at the University of Southampton</w:t>
      </w:r>
      <w:r w:rsidR="00D35B43">
        <w:t xml:space="preserve"> and University Hospital Southampton NHS Trust</w:t>
      </w:r>
      <w:r>
        <w:t xml:space="preserve">. SEL, KI and HCR are supported by the NIHR Applied Research Collaboration Wessex. The views expressed in this </w:t>
      </w:r>
      <w:r>
        <w:lastRenderedPageBreak/>
        <w:t xml:space="preserve">publication are those of the authors(s) and not necessarily those of the NHS, the National Institute of Health Research or the Department of Health and Social care. </w:t>
      </w:r>
    </w:p>
    <w:p w14:paraId="4DB70165" w14:textId="780CB985" w:rsidR="000F5932" w:rsidRDefault="000F5932" w:rsidP="002538CD">
      <w:pPr>
        <w:spacing w:line="480" w:lineRule="auto"/>
        <w:rPr>
          <w:b/>
          <w:bCs/>
        </w:rPr>
      </w:pPr>
      <w:r w:rsidRPr="00677570">
        <w:rPr>
          <w:b/>
          <w:bCs/>
        </w:rPr>
        <w:t>Authors’ contributions</w:t>
      </w:r>
    </w:p>
    <w:p w14:paraId="1B362924" w14:textId="75B75CC1" w:rsidR="00677570" w:rsidRPr="005A495D" w:rsidRDefault="00677570" w:rsidP="002538CD">
      <w:pPr>
        <w:spacing w:line="480" w:lineRule="auto"/>
      </w:pPr>
      <w:r w:rsidRPr="005A495D">
        <w:t>Study design: SEL, HCR; data collection and analysis: SEL, NJC, QYT, KI and HCR; manuscript preparation: SEL, NJC, QYT, KI and HCR</w:t>
      </w:r>
      <w:r w:rsidR="005A495D" w:rsidRPr="005A495D">
        <w:t xml:space="preserve">. All authors commented on draft versions of the paper and approved the final article. </w:t>
      </w:r>
    </w:p>
    <w:p w14:paraId="5D11C92E" w14:textId="07D518D5" w:rsidR="000F5932" w:rsidRDefault="000F5932" w:rsidP="002538CD">
      <w:pPr>
        <w:spacing w:line="480" w:lineRule="auto"/>
        <w:rPr>
          <w:b/>
          <w:bCs/>
        </w:rPr>
      </w:pPr>
      <w:r w:rsidRPr="00677570">
        <w:rPr>
          <w:b/>
          <w:bCs/>
        </w:rPr>
        <w:t>Acknowledgements</w:t>
      </w:r>
    </w:p>
    <w:p w14:paraId="15265330" w14:textId="0DF5DB93" w:rsidR="00677570" w:rsidRPr="00677570" w:rsidRDefault="00677570" w:rsidP="002538CD">
      <w:pPr>
        <w:spacing w:line="480" w:lineRule="auto"/>
      </w:pPr>
      <w:r w:rsidRPr="00677570">
        <w:t>Not applicable</w:t>
      </w:r>
    </w:p>
    <w:p w14:paraId="41FB05EF" w14:textId="6A585BE7" w:rsidR="000F5932" w:rsidRPr="00D43FFB" w:rsidRDefault="000F5932" w:rsidP="00B12C68"/>
    <w:sectPr w:rsidR="000F5932" w:rsidRPr="00D43FFB" w:rsidSect="000F593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904B23" w14:textId="77777777" w:rsidR="00B712D8" w:rsidRDefault="00B712D8" w:rsidP="00E7598E">
      <w:pPr>
        <w:spacing w:after="0" w:line="240" w:lineRule="auto"/>
      </w:pPr>
      <w:r>
        <w:separator/>
      </w:r>
    </w:p>
  </w:endnote>
  <w:endnote w:type="continuationSeparator" w:id="0">
    <w:p w14:paraId="71E871FC" w14:textId="77777777" w:rsidR="00B712D8" w:rsidRDefault="00B712D8" w:rsidP="00E759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1363171"/>
      <w:docPartObj>
        <w:docPartGallery w:val="Page Numbers (Bottom of Page)"/>
        <w:docPartUnique/>
      </w:docPartObj>
    </w:sdtPr>
    <w:sdtEndPr>
      <w:rPr>
        <w:noProof/>
      </w:rPr>
    </w:sdtEndPr>
    <w:sdtContent>
      <w:p w14:paraId="0B8B1CCA" w14:textId="18055D1E" w:rsidR="00B712D8" w:rsidRDefault="00B712D8">
        <w:pPr>
          <w:pStyle w:val="Footer"/>
          <w:jc w:val="center"/>
        </w:pPr>
        <w:r>
          <w:fldChar w:fldCharType="begin"/>
        </w:r>
        <w:r>
          <w:instrText xml:space="preserve"> PAGE   \* MERGEFORMAT </w:instrText>
        </w:r>
        <w:r>
          <w:fldChar w:fldCharType="separate"/>
        </w:r>
        <w:r>
          <w:rPr>
            <w:noProof/>
          </w:rPr>
          <w:t>24</w:t>
        </w:r>
        <w:r>
          <w:rPr>
            <w:noProof/>
          </w:rPr>
          <w:fldChar w:fldCharType="end"/>
        </w:r>
      </w:p>
    </w:sdtContent>
  </w:sdt>
  <w:p w14:paraId="1648F4CF" w14:textId="77777777" w:rsidR="00B712D8" w:rsidRDefault="00B712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4BADC" w14:textId="77777777" w:rsidR="00B712D8" w:rsidRDefault="00B712D8" w:rsidP="00E7598E">
      <w:pPr>
        <w:spacing w:after="0" w:line="240" w:lineRule="auto"/>
      </w:pPr>
      <w:r>
        <w:separator/>
      </w:r>
    </w:p>
  </w:footnote>
  <w:footnote w:type="continuationSeparator" w:id="0">
    <w:p w14:paraId="4244C7A6" w14:textId="77777777" w:rsidR="00B712D8" w:rsidRDefault="00B712D8" w:rsidP="00E759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FB0345"/>
    <w:multiLevelType w:val="hybridMultilevel"/>
    <w:tmpl w:val="3662AA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F84210"/>
    <w:multiLevelType w:val="hybridMultilevel"/>
    <w:tmpl w:val="670CA8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337E8F"/>
    <w:multiLevelType w:val="hybridMultilevel"/>
    <w:tmpl w:val="2D5EE8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D83094"/>
    <w:multiLevelType w:val="hybridMultilevel"/>
    <w:tmpl w:val="ABC2C29A"/>
    <w:lvl w:ilvl="0" w:tplc="B3EE2A7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2C0B65DA"/>
    <w:multiLevelType w:val="hybridMultilevel"/>
    <w:tmpl w:val="53B855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D7E7F5B"/>
    <w:multiLevelType w:val="hybridMultilevel"/>
    <w:tmpl w:val="4E964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4"/>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a2rxea7ezff1ear5y5wxedv5arversed2s&quot;&gt;SoMoVe literature review-Saved PHDPHD&lt;record-ids&gt;&lt;item&gt;94&lt;/item&gt;&lt;item&gt;144&lt;/item&gt;&lt;item&gt;189&lt;/item&gt;&lt;item&gt;192&lt;/item&gt;&lt;item&gt;218&lt;/item&gt;&lt;item&gt;222&lt;/item&gt;&lt;item&gt;239&lt;/item&gt;&lt;item&gt;315&lt;/item&gt;&lt;item&gt;342&lt;/item&gt;&lt;item&gt;752&lt;/item&gt;&lt;item&gt;813&lt;/item&gt;&lt;item&gt;1010&lt;/item&gt;&lt;item&gt;1012&lt;/item&gt;&lt;item&gt;1016&lt;/item&gt;&lt;item&gt;1021&lt;/item&gt;&lt;item&gt;1022&lt;/item&gt;&lt;item&gt;1037&lt;/item&gt;&lt;item&gt;1041&lt;/item&gt;&lt;item&gt;1044&lt;/item&gt;&lt;item&gt;1046&lt;/item&gt;&lt;item&gt;1054&lt;/item&gt;&lt;item&gt;1080&lt;/item&gt;&lt;item&gt;1081&lt;/item&gt;&lt;item&gt;1082&lt;/item&gt;&lt;item&gt;1084&lt;/item&gt;&lt;item&gt;1085&lt;/item&gt;&lt;item&gt;1086&lt;/item&gt;&lt;item&gt;1093&lt;/item&gt;&lt;item&gt;1094&lt;/item&gt;&lt;item&gt;1096&lt;/item&gt;&lt;item&gt;1097&lt;/item&gt;&lt;item&gt;1098&lt;/item&gt;&lt;item&gt;1099&lt;/item&gt;&lt;item&gt;1100&lt;/item&gt;&lt;item&gt;1101&lt;/item&gt;&lt;item&gt;1102&lt;/item&gt;&lt;item&gt;1104&lt;/item&gt;&lt;item&gt;1105&lt;/item&gt;&lt;item&gt;1107&lt;/item&gt;&lt;item&gt;1108&lt;/item&gt;&lt;item&gt;1109&lt;/item&gt;&lt;item&gt;1110&lt;/item&gt;&lt;item&gt;1111&lt;/item&gt;&lt;item&gt;1112&lt;/item&gt;&lt;item&gt;1113&lt;/item&gt;&lt;item&gt;1114&lt;/item&gt;&lt;item&gt;1115&lt;/item&gt;&lt;/record-ids&gt;&lt;/item&gt;&lt;/Libraries&gt;"/>
  </w:docVars>
  <w:rsids>
    <w:rsidRoot w:val="007B7F0F"/>
    <w:rsid w:val="00000DF3"/>
    <w:rsid w:val="00011241"/>
    <w:rsid w:val="00013CD2"/>
    <w:rsid w:val="0001777E"/>
    <w:rsid w:val="000201B9"/>
    <w:rsid w:val="00031AA3"/>
    <w:rsid w:val="000333CA"/>
    <w:rsid w:val="00033B49"/>
    <w:rsid w:val="000429FE"/>
    <w:rsid w:val="000520FF"/>
    <w:rsid w:val="00054CA6"/>
    <w:rsid w:val="000560EF"/>
    <w:rsid w:val="00080E73"/>
    <w:rsid w:val="000872E3"/>
    <w:rsid w:val="000A532D"/>
    <w:rsid w:val="000A5400"/>
    <w:rsid w:val="000A594A"/>
    <w:rsid w:val="000C0116"/>
    <w:rsid w:val="000C1D3E"/>
    <w:rsid w:val="000D2295"/>
    <w:rsid w:val="000F0A92"/>
    <w:rsid w:val="000F119B"/>
    <w:rsid w:val="000F5932"/>
    <w:rsid w:val="000F7081"/>
    <w:rsid w:val="000F75B9"/>
    <w:rsid w:val="001017D6"/>
    <w:rsid w:val="00103663"/>
    <w:rsid w:val="00103DAE"/>
    <w:rsid w:val="00104C76"/>
    <w:rsid w:val="00114736"/>
    <w:rsid w:val="001259C5"/>
    <w:rsid w:val="00140D54"/>
    <w:rsid w:val="0015197D"/>
    <w:rsid w:val="00152476"/>
    <w:rsid w:val="00154850"/>
    <w:rsid w:val="00163B15"/>
    <w:rsid w:val="00166F4C"/>
    <w:rsid w:val="00170B06"/>
    <w:rsid w:val="00171756"/>
    <w:rsid w:val="00173E3C"/>
    <w:rsid w:val="00174769"/>
    <w:rsid w:val="0017531C"/>
    <w:rsid w:val="001939CF"/>
    <w:rsid w:val="0019569B"/>
    <w:rsid w:val="001A4071"/>
    <w:rsid w:val="001B1360"/>
    <w:rsid w:val="001B4DB1"/>
    <w:rsid w:val="001B601C"/>
    <w:rsid w:val="001B7013"/>
    <w:rsid w:val="001B7B3C"/>
    <w:rsid w:val="001C77E6"/>
    <w:rsid w:val="0020714F"/>
    <w:rsid w:val="0021752D"/>
    <w:rsid w:val="00224509"/>
    <w:rsid w:val="0023018C"/>
    <w:rsid w:val="00230421"/>
    <w:rsid w:val="002343BA"/>
    <w:rsid w:val="002420C7"/>
    <w:rsid w:val="002538CD"/>
    <w:rsid w:val="002546D0"/>
    <w:rsid w:val="00255557"/>
    <w:rsid w:val="00265434"/>
    <w:rsid w:val="00270824"/>
    <w:rsid w:val="002744C7"/>
    <w:rsid w:val="0027538C"/>
    <w:rsid w:val="00275A3D"/>
    <w:rsid w:val="00280AF3"/>
    <w:rsid w:val="00280BE9"/>
    <w:rsid w:val="00281117"/>
    <w:rsid w:val="0029240C"/>
    <w:rsid w:val="002932DF"/>
    <w:rsid w:val="00293D7B"/>
    <w:rsid w:val="002A2DDC"/>
    <w:rsid w:val="002A5039"/>
    <w:rsid w:val="002A784D"/>
    <w:rsid w:val="002B2607"/>
    <w:rsid w:val="002C10FE"/>
    <w:rsid w:val="002C2670"/>
    <w:rsid w:val="002C42AA"/>
    <w:rsid w:val="002C4679"/>
    <w:rsid w:val="002D2468"/>
    <w:rsid w:val="002D769B"/>
    <w:rsid w:val="00305777"/>
    <w:rsid w:val="00306389"/>
    <w:rsid w:val="0031375A"/>
    <w:rsid w:val="0031702A"/>
    <w:rsid w:val="00334DFE"/>
    <w:rsid w:val="0034273B"/>
    <w:rsid w:val="00347955"/>
    <w:rsid w:val="00352701"/>
    <w:rsid w:val="003549C0"/>
    <w:rsid w:val="00357C1F"/>
    <w:rsid w:val="00362C6D"/>
    <w:rsid w:val="00372877"/>
    <w:rsid w:val="00377095"/>
    <w:rsid w:val="0038021C"/>
    <w:rsid w:val="00386AFE"/>
    <w:rsid w:val="003A47F1"/>
    <w:rsid w:val="003A57E0"/>
    <w:rsid w:val="003A6C53"/>
    <w:rsid w:val="003B04CC"/>
    <w:rsid w:val="003B0EFA"/>
    <w:rsid w:val="003B3880"/>
    <w:rsid w:val="003B65F6"/>
    <w:rsid w:val="003C29B8"/>
    <w:rsid w:val="003D2688"/>
    <w:rsid w:val="003E1C7B"/>
    <w:rsid w:val="00412D01"/>
    <w:rsid w:val="00415D68"/>
    <w:rsid w:val="0041721B"/>
    <w:rsid w:val="00423765"/>
    <w:rsid w:val="004309A3"/>
    <w:rsid w:val="00434772"/>
    <w:rsid w:val="00440718"/>
    <w:rsid w:val="00447776"/>
    <w:rsid w:val="004525EB"/>
    <w:rsid w:val="004550F6"/>
    <w:rsid w:val="00463348"/>
    <w:rsid w:val="00465780"/>
    <w:rsid w:val="004717E2"/>
    <w:rsid w:val="004773C9"/>
    <w:rsid w:val="004774A4"/>
    <w:rsid w:val="00483437"/>
    <w:rsid w:val="00483C11"/>
    <w:rsid w:val="00484460"/>
    <w:rsid w:val="00490F46"/>
    <w:rsid w:val="0049795E"/>
    <w:rsid w:val="004A0E30"/>
    <w:rsid w:val="004A18AB"/>
    <w:rsid w:val="004A6859"/>
    <w:rsid w:val="004A6B4B"/>
    <w:rsid w:val="004B4C53"/>
    <w:rsid w:val="004B7FF2"/>
    <w:rsid w:val="004C0283"/>
    <w:rsid w:val="004C164C"/>
    <w:rsid w:val="004D0598"/>
    <w:rsid w:val="004D318E"/>
    <w:rsid w:val="004D35F2"/>
    <w:rsid w:val="004D543E"/>
    <w:rsid w:val="004D621D"/>
    <w:rsid w:val="004D7F45"/>
    <w:rsid w:val="004E1328"/>
    <w:rsid w:val="004E1FBA"/>
    <w:rsid w:val="004F5527"/>
    <w:rsid w:val="004F74EA"/>
    <w:rsid w:val="004F7C0C"/>
    <w:rsid w:val="005004E9"/>
    <w:rsid w:val="00505C23"/>
    <w:rsid w:val="00510573"/>
    <w:rsid w:val="005223C1"/>
    <w:rsid w:val="0053447B"/>
    <w:rsid w:val="00542CBD"/>
    <w:rsid w:val="00547429"/>
    <w:rsid w:val="0055170D"/>
    <w:rsid w:val="00557C37"/>
    <w:rsid w:val="005672E8"/>
    <w:rsid w:val="00581A6F"/>
    <w:rsid w:val="00585734"/>
    <w:rsid w:val="0059601A"/>
    <w:rsid w:val="00597AF9"/>
    <w:rsid w:val="005A495D"/>
    <w:rsid w:val="005B11A9"/>
    <w:rsid w:val="005B217B"/>
    <w:rsid w:val="005B3A96"/>
    <w:rsid w:val="005C3118"/>
    <w:rsid w:val="005D2B37"/>
    <w:rsid w:val="005E3FBA"/>
    <w:rsid w:val="005F027D"/>
    <w:rsid w:val="005F4697"/>
    <w:rsid w:val="006231BA"/>
    <w:rsid w:val="00636622"/>
    <w:rsid w:val="006527F7"/>
    <w:rsid w:val="0065291D"/>
    <w:rsid w:val="00660B8E"/>
    <w:rsid w:val="006610FC"/>
    <w:rsid w:val="00662946"/>
    <w:rsid w:val="00663537"/>
    <w:rsid w:val="00675705"/>
    <w:rsid w:val="00676576"/>
    <w:rsid w:val="00677570"/>
    <w:rsid w:val="00683F57"/>
    <w:rsid w:val="006A575F"/>
    <w:rsid w:val="006B13FC"/>
    <w:rsid w:val="006B2AA5"/>
    <w:rsid w:val="006B43A2"/>
    <w:rsid w:val="006C030F"/>
    <w:rsid w:val="006C09EE"/>
    <w:rsid w:val="006D7545"/>
    <w:rsid w:val="006E7995"/>
    <w:rsid w:val="006F53A1"/>
    <w:rsid w:val="00705818"/>
    <w:rsid w:val="0070645D"/>
    <w:rsid w:val="00707B4A"/>
    <w:rsid w:val="00720413"/>
    <w:rsid w:val="00723D8A"/>
    <w:rsid w:val="00724049"/>
    <w:rsid w:val="00725742"/>
    <w:rsid w:val="00736157"/>
    <w:rsid w:val="00741DE5"/>
    <w:rsid w:val="00744091"/>
    <w:rsid w:val="0075256F"/>
    <w:rsid w:val="0076105D"/>
    <w:rsid w:val="007726D9"/>
    <w:rsid w:val="00775B5B"/>
    <w:rsid w:val="00784B6A"/>
    <w:rsid w:val="00785464"/>
    <w:rsid w:val="007915D0"/>
    <w:rsid w:val="007A24A7"/>
    <w:rsid w:val="007A4E07"/>
    <w:rsid w:val="007B0E52"/>
    <w:rsid w:val="007B14DF"/>
    <w:rsid w:val="007B7F0F"/>
    <w:rsid w:val="007C5529"/>
    <w:rsid w:val="007D6D1C"/>
    <w:rsid w:val="007E13CF"/>
    <w:rsid w:val="007E6709"/>
    <w:rsid w:val="007F0E3F"/>
    <w:rsid w:val="007F0FCB"/>
    <w:rsid w:val="007F7E9E"/>
    <w:rsid w:val="0080191F"/>
    <w:rsid w:val="00805906"/>
    <w:rsid w:val="00806C48"/>
    <w:rsid w:val="0081210D"/>
    <w:rsid w:val="008129A3"/>
    <w:rsid w:val="00814F62"/>
    <w:rsid w:val="008219D0"/>
    <w:rsid w:val="00823021"/>
    <w:rsid w:val="00823D31"/>
    <w:rsid w:val="008275AF"/>
    <w:rsid w:val="00834C6D"/>
    <w:rsid w:val="0085140C"/>
    <w:rsid w:val="00870C34"/>
    <w:rsid w:val="00871C16"/>
    <w:rsid w:val="00883D72"/>
    <w:rsid w:val="008A5658"/>
    <w:rsid w:val="008B0253"/>
    <w:rsid w:val="008C4833"/>
    <w:rsid w:val="008D4E9C"/>
    <w:rsid w:val="008E3201"/>
    <w:rsid w:val="008E37F9"/>
    <w:rsid w:val="008E4558"/>
    <w:rsid w:val="008E6291"/>
    <w:rsid w:val="008F16C6"/>
    <w:rsid w:val="008F369D"/>
    <w:rsid w:val="00904C9D"/>
    <w:rsid w:val="0091014B"/>
    <w:rsid w:val="009107AB"/>
    <w:rsid w:val="00911028"/>
    <w:rsid w:val="0091115B"/>
    <w:rsid w:val="0091522D"/>
    <w:rsid w:val="0091783E"/>
    <w:rsid w:val="00926207"/>
    <w:rsid w:val="0093273B"/>
    <w:rsid w:val="00935414"/>
    <w:rsid w:val="00947CF5"/>
    <w:rsid w:val="00954D28"/>
    <w:rsid w:val="00957EEC"/>
    <w:rsid w:val="00973D26"/>
    <w:rsid w:val="009802E5"/>
    <w:rsid w:val="00980F10"/>
    <w:rsid w:val="009964EE"/>
    <w:rsid w:val="00997E88"/>
    <w:rsid w:val="009A23CD"/>
    <w:rsid w:val="009A2C77"/>
    <w:rsid w:val="009A3220"/>
    <w:rsid w:val="009B2006"/>
    <w:rsid w:val="009B27D1"/>
    <w:rsid w:val="009C30C0"/>
    <w:rsid w:val="009D02D3"/>
    <w:rsid w:val="009D3386"/>
    <w:rsid w:val="009D6674"/>
    <w:rsid w:val="009F2EE1"/>
    <w:rsid w:val="009F46E8"/>
    <w:rsid w:val="009F4F7B"/>
    <w:rsid w:val="00A02801"/>
    <w:rsid w:val="00A20B1B"/>
    <w:rsid w:val="00A2489F"/>
    <w:rsid w:val="00A32FD4"/>
    <w:rsid w:val="00A431B1"/>
    <w:rsid w:val="00A45F98"/>
    <w:rsid w:val="00A56184"/>
    <w:rsid w:val="00A630C3"/>
    <w:rsid w:val="00A63600"/>
    <w:rsid w:val="00A65621"/>
    <w:rsid w:val="00A8379A"/>
    <w:rsid w:val="00A93183"/>
    <w:rsid w:val="00A97AA0"/>
    <w:rsid w:val="00AA6F86"/>
    <w:rsid w:val="00AB0E27"/>
    <w:rsid w:val="00AB24DC"/>
    <w:rsid w:val="00AC44DD"/>
    <w:rsid w:val="00AC46BC"/>
    <w:rsid w:val="00AC5289"/>
    <w:rsid w:val="00AC6ABB"/>
    <w:rsid w:val="00AC77B4"/>
    <w:rsid w:val="00AE029C"/>
    <w:rsid w:val="00AE6285"/>
    <w:rsid w:val="00AF26EF"/>
    <w:rsid w:val="00AF2B7A"/>
    <w:rsid w:val="00AF46B3"/>
    <w:rsid w:val="00AF6015"/>
    <w:rsid w:val="00AF6B86"/>
    <w:rsid w:val="00AF7466"/>
    <w:rsid w:val="00B11749"/>
    <w:rsid w:val="00B12C68"/>
    <w:rsid w:val="00B175B4"/>
    <w:rsid w:val="00B411CF"/>
    <w:rsid w:val="00B5022D"/>
    <w:rsid w:val="00B51D4E"/>
    <w:rsid w:val="00B6069C"/>
    <w:rsid w:val="00B712D8"/>
    <w:rsid w:val="00B83461"/>
    <w:rsid w:val="00B93F81"/>
    <w:rsid w:val="00BA250D"/>
    <w:rsid w:val="00BA2D58"/>
    <w:rsid w:val="00BA34C6"/>
    <w:rsid w:val="00BA5674"/>
    <w:rsid w:val="00BA69B9"/>
    <w:rsid w:val="00BB7C46"/>
    <w:rsid w:val="00BC1E1E"/>
    <w:rsid w:val="00BC54DE"/>
    <w:rsid w:val="00BD30CF"/>
    <w:rsid w:val="00BF195E"/>
    <w:rsid w:val="00BF491F"/>
    <w:rsid w:val="00C10F8D"/>
    <w:rsid w:val="00C11D5E"/>
    <w:rsid w:val="00C136EB"/>
    <w:rsid w:val="00C15263"/>
    <w:rsid w:val="00C1657A"/>
    <w:rsid w:val="00C16589"/>
    <w:rsid w:val="00C16699"/>
    <w:rsid w:val="00C2103D"/>
    <w:rsid w:val="00C23E96"/>
    <w:rsid w:val="00C249B7"/>
    <w:rsid w:val="00C30AE2"/>
    <w:rsid w:val="00C3629F"/>
    <w:rsid w:val="00C36A8A"/>
    <w:rsid w:val="00C4467E"/>
    <w:rsid w:val="00C45824"/>
    <w:rsid w:val="00C463EB"/>
    <w:rsid w:val="00C469EF"/>
    <w:rsid w:val="00C51A4B"/>
    <w:rsid w:val="00C51E25"/>
    <w:rsid w:val="00C67E64"/>
    <w:rsid w:val="00C718FE"/>
    <w:rsid w:val="00C72FFD"/>
    <w:rsid w:val="00C80788"/>
    <w:rsid w:val="00C83395"/>
    <w:rsid w:val="00C856FE"/>
    <w:rsid w:val="00C85EAB"/>
    <w:rsid w:val="00C91D82"/>
    <w:rsid w:val="00C958AE"/>
    <w:rsid w:val="00C95A16"/>
    <w:rsid w:val="00CA1743"/>
    <w:rsid w:val="00CB3D1A"/>
    <w:rsid w:val="00CB4110"/>
    <w:rsid w:val="00CC413E"/>
    <w:rsid w:val="00CC7422"/>
    <w:rsid w:val="00CD1458"/>
    <w:rsid w:val="00CD5AC8"/>
    <w:rsid w:val="00CE3D68"/>
    <w:rsid w:val="00CF7AF2"/>
    <w:rsid w:val="00D15DB5"/>
    <w:rsid w:val="00D20F9D"/>
    <w:rsid w:val="00D23642"/>
    <w:rsid w:val="00D26720"/>
    <w:rsid w:val="00D35B43"/>
    <w:rsid w:val="00D35BC5"/>
    <w:rsid w:val="00D43FFB"/>
    <w:rsid w:val="00D76724"/>
    <w:rsid w:val="00D80FEA"/>
    <w:rsid w:val="00D85580"/>
    <w:rsid w:val="00D8560B"/>
    <w:rsid w:val="00D93FF8"/>
    <w:rsid w:val="00DA1299"/>
    <w:rsid w:val="00DA5B6E"/>
    <w:rsid w:val="00DA6E44"/>
    <w:rsid w:val="00DB353A"/>
    <w:rsid w:val="00DB612F"/>
    <w:rsid w:val="00DC5978"/>
    <w:rsid w:val="00DC6E3B"/>
    <w:rsid w:val="00DE0EDD"/>
    <w:rsid w:val="00DE35C8"/>
    <w:rsid w:val="00DE39D4"/>
    <w:rsid w:val="00DF01AE"/>
    <w:rsid w:val="00E02A92"/>
    <w:rsid w:val="00E045EC"/>
    <w:rsid w:val="00E0602A"/>
    <w:rsid w:val="00E0649E"/>
    <w:rsid w:val="00E07CD2"/>
    <w:rsid w:val="00E20E68"/>
    <w:rsid w:val="00E30BE4"/>
    <w:rsid w:val="00E43705"/>
    <w:rsid w:val="00E50F1B"/>
    <w:rsid w:val="00E5640F"/>
    <w:rsid w:val="00E602E3"/>
    <w:rsid w:val="00E646F4"/>
    <w:rsid w:val="00E676C1"/>
    <w:rsid w:val="00E67F48"/>
    <w:rsid w:val="00E74818"/>
    <w:rsid w:val="00E7561A"/>
    <w:rsid w:val="00E7598E"/>
    <w:rsid w:val="00E76984"/>
    <w:rsid w:val="00E8280B"/>
    <w:rsid w:val="00E83FEC"/>
    <w:rsid w:val="00E95928"/>
    <w:rsid w:val="00EA7428"/>
    <w:rsid w:val="00EB4303"/>
    <w:rsid w:val="00ED03C0"/>
    <w:rsid w:val="00ED490B"/>
    <w:rsid w:val="00EE05B5"/>
    <w:rsid w:val="00EF1D6D"/>
    <w:rsid w:val="00EF77D8"/>
    <w:rsid w:val="00F11240"/>
    <w:rsid w:val="00F11FBF"/>
    <w:rsid w:val="00F25BC0"/>
    <w:rsid w:val="00F25E4A"/>
    <w:rsid w:val="00F3389E"/>
    <w:rsid w:val="00F46D08"/>
    <w:rsid w:val="00F4720B"/>
    <w:rsid w:val="00F509DF"/>
    <w:rsid w:val="00F522EE"/>
    <w:rsid w:val="00F64B56"/>
    <w:rsid w:val="00F65B8D"/>
    <w:rsid w:val="00F66247"/>
    <w:rsid w:val="00F6683A"/>
    <w:rsid w:val="00F72FF8"/>
    <w:rsid w:val="00F800B6"/>
    <w:rsid w:val="00F94BEC"/>
    <w:rsid w:val="00FA17A0"/>
    <w:rsid w:val="00FA33D4"/>
    <w:rsid w:val="00FA3BD4"/>
    <w:rsid w:val="00FB1394"/>
    <w:rsid w:val="00FB2276"/>
    <w:rsid w:val="00FB73AF"/>
    <w:rsid w:val="00FC0A35"/>
    <w:rsid w:val="00FC201B"/>
    <w:rsid w:val="00FC2C35"/>
    <w:rsid w:val="00FD37CD"/>
    <w:rsid w:val="00FD5067"/>
    <w:rsid w:val="00FD51B8"/>
    <w:rsid w:val="00FE24CF"/>
    <w:rsid w:val="00FE49C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2AA08"/>
  <w15:chartTrackingRefBased/>
  <w15:docId w15:val="{C5D5CBFD-C84C-4DAD-B67A-6BE2886D6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58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58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800B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41DE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41DE5"/>
    <w:rPr>
      <w:rFonts w:ascii="Calibri" w:hAnsi="Calibri" w:cs="Calibri"/>
      <w:noProof/>
    </w:rPr>
  </w:style>
  <w:style w:type="paragraph" w:customStyle="1" w:styleId="EndNoteBibliography">
    <w:name w:val="EndNote Bibliography"/>
    <w:basedOn w:val="Normal"/>
    <w:link w:val="EndNoteBibliographyChar"/>
    <w:rsid w:val="00741DE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41DE5"/>
    <w:rPr>
      <w:rFonts w:ascii="Calibri" w:hAnsi="Calibri" w:cs="Calibri"/>
      <w:noProof/>
    </w:rPr>
  </w:style>
  <w:style w:type="paragraph" w:styleId="ListParagraph">
    <w:name w:val="List Paragraph"/>
    <w:basedOn w:val="Normal"/>
    <w:uiPriority w:val="34"/>
    <w:qFormat/>
    <w:rsid w:val="00741DE5"/>
    <w:pPr>
      <w:ind w:left="720"/>
      <w:contextualSpacing/>
    </w:pPr>
  </w:style>
  <w:style w:type="character" w:styleId="Hyperlink">
    <w:name w:val="Hyperlink"/>
    <w:basedOn w:val="DefaultParagraphFont"/>
    <w:uiPriority w:val="99"/>
    <w:unhideWhenUsed/>
    <w:rsid w:val="0021752D"/>
    <w:rPr>
      <w:color w:val="0563C1" w:themeColor="hyperlink"/>
      <w:u w:val="single"/>
    </w:rPr>
  </w:style>
  <w:style w:type="character" w:customStyle="1" w:styleId="UnresolvedMention1">
    <w:name w:val="Unresolved Mention1"/>
    <w:basedOn w:val="DefaultParagraphFont"/>
    <w:uiPriority w:val="99"/>
    <w:semiHidden/>
    <w:unhideWhenUsed/>
    <w:rsid w:val="0021752D"/>
    <w:rPr>
      <w:color w:val="605E5C"/>
      <w:shd w:val="clear" w:color="auto" w:fill="E1DFDD"/>
    </w:rPr>
  </w:style>
  <w:style w:type="table" w:styleId="TableGrid">
    <w:name w:val="Table Grid"/>
    <w:basedOn w:val="TableNormal"/>
    <w:uiPriority w:val="39"/>
    <w:rsid w:val="006610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B65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65F6"/>
    <w:rPr>
      <w:rFonts w:ascii="Segoe UI" w:hAnsi="Segoe UI" w:cs="Segoe UI"/>
      <w:sz w:val="18"/>
      <w:szCs w:val="18"/>
    </w:rPr>
  </w:style>
  <w:style w:type="character" w:customStyle="1" w:styleId="Heading1Char">
    <w:name w:val="Heading 1 Char"/>
    <w:basedOn w:val="DefaultParagraphFont"/>
    <w:link w:val="Heading1"/>
    <w:uiPriority w:val="9"/>
    <w:rsid w:val="00C958A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58A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800B6"/>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683F57"/>
    <w:rPr>
      <w:sz w:val="16"/>
      <w:szCs w:val="16"/>
    </w:rPr>
  </w:style>
  <w:style w:type="paragraph" w:styleId="CommentText">
    <w:name w:val="annotation text"/>
    <w:basedOn w:val="Normal"/>
    <w:link w:val="CommentTextChar"/>
    <w:uiPriority w:val="99"/>
    <w:semiHidden/>
    <w:unhideWhenUsed/>
    <w:rsid w:val="00683F57"/>
    <w:pPr>
      <w:spacing w:line="240" w:lineRule="auto"/>
    </w:pPr>
    <w:rPr>
      <w:sz w:val="20"/>
      <w:szCs w:val="20"/>
    </w:rPr>
  </w:style>
  <w:style w:type="character" w:customStyle="1" w:styleId="CommentTextChar">
    <w:name w:val="Comment Text Char"/>
    <w:basedOn w:val="DefaultParagraphFont"/>
    <w:link w:val="CommentText"/>
    <w:uiPriority w:val="99"/>
    <w:semiHidden/>
    <w:rsid w:val="00683F57"/>
    <w:rPr>
      <w:sz w:val="20"/>
      <w:szCs w:val="20"/>
    </w:rPr>
  </w:style>
  <w:style w:type="paragraph" w:styleId="CommentSubject">
    <w:name w:val="annotation subject"/>
    <w:basedOn w:val="CommentText"/>
    <w:next w:val="CommentText"/>
    <w:link w:val="CommentSubjectChar"/>
    <w:uiPriority w:val="99"/>
    <w:semiHidden/>
    <w:unhideWhenUsed/>
    <w:rsid w:val="00683F57"/>
    <w:rPr>
      <w:b/>
      <w:bCs/>
    </w:rPr>
  </w:style>
  <w:style w:type="character" w:customStyle="1" w:styleId="CommentSubjectChar">
    <w:name w:val="Comment Subject Char"/>
    <w:basedOn w:val="CommentTextChar"/>
    <w:link w:val="CommentSubject"/>
    <w:uiPriority w:val="99"/>
    <w:semiHidden/>
    <w:rsid w:val="00683F57"/>
    <w:rPr>
      <w:b/>
      <w:bCs/>
      <w:sz w:val="20"/>
      <w:szCs w:val="20"/>
    </w:rPr>
  </w:style>
  <w:style w:type="paragraph" w:styleId="Header">
    <w:name w:val="header"/>
    <w:basedOn w:val="Normal"/>
    <w:link w:val="HeaderChar"/>
    <w:uiPriority w:val="99"/>
    <w:unhideWhenUsed/>
    <w:rsid w:val="00E759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598E"/>
  </w:style>
  <w:style w:type="paragraph" w:styleId="Footer">
    <w:name w:val="footer"/>
    <w:basedOn w:val="Normal"/>
    <w:link w:val="FooterChar"/>
    <w:uiPriority w:val="99"/>
    <w:unhideWhenUsed/>
    <w:rsid w:val="00E759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598E"/>
  </w:style>
  <w:style w:type="character" w:customStyle="1" w:styleId="UnresolvedMention2">
    <w:name w:val="Unresolved Mention2"/>
    <w:basedOn w:val="DefaultParagraphFont"/>
    <w:uiPriority w:val="99"/>
    <w:semiHidden/>
    <w:unhideWhenUsed/>
    <w:rsid w:val="001B7B3C"/>
    <w:rPr>
      <w:color w:val="605E5C"/>
      <w:shd w:val="clear" w:color="auto" w:fill="E1DFDD"/>
    </w:rPr>
  </w:style>
  <w:style w:type="character" w:styleId="LineNumber">
    <w:name w:val="line number"/>
    <w:basedOn w:val="DefaultParagraphFont"/>
    <w:uiPriority w:val="99"/>
    <w:semiHidden/>
    <w:unhideWhenUsed/>
    <w:rsid w:val="00FD5067"/>
  </w:style>
  <w:style w:type="character" w:styleId="UnresolvedMention">
    <w:name w:val="Unresolved Mention"/>
    <w:basedOn w:val="DefaultParagraphFont"/>
    <w:uiPriority w:val="99"/>
    <w:semiHidden/>
    <w:unhideWhenUsed/>
    <w:rsid w:val="00362C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lim@soton.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kingsfund.org.uk/publications/volunteering-health-and-car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bhfactive.org.uk/resources-and-publications-item/40/420/index.html" TargetMode="External"/><Relationship Id="rId4" Type="http://schemas.openxmlformats.org/officeDocument/2006/relationships/settings" Target="settings.xml"/><Relationship Id="rId9" Type="http://schemas.openxmlformats.org/officeDocument/2006/relationships/hyperlink" Target="http://www.who.int/dietphysicalactivity/factsheet_olderadults/e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1311D-D6F9-4799-9B46-35E2918B3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7784</Words>
  <Characters>101371</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m S.E.</dc:creator>
  <cp:keywords/>
  <dc:description/>
  <cp:lastModifiedBy>Lim S.E.</cp:lastModifiedBy>
  <cp:revision>2</cp:revision>
  <dcterms:created xsi:type="dcterms:W3CDTF">2020-04-08T13:56:00Z</dcterms:created>
  <dcterms:modified xsi:type="dcterms:W3CDTF">2020-04-08T13:56:00Z</dcterms:modified>
</cp:coreProperties>
</file>